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B3481C" w14:textId="77777777" w:rsidR="00AA1CA1" w:rsidRDefault="00AA1CA1" w:rsidP="00AA1CA1">
      <w:pPr>
        <w:spacing w:before="240" w:after="60"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ry Materials:</w:t>
      </w:r>
    </w:p>
    <w:p w14:paraId="4FE2417F" w14:textId="77777777" w:rsidR="00AA1CA1" w:rsidRPr="00F43152" w:rsidRDefault="00AA1CA1" w:rsidP="00AA1CA1">
      <w:pPr>
        <w:spacing w:before="240" w:after="240" w:line="240" w:lineRule="auto"/>
        <w:rPr>
          <w:rFonts w:ascii="Arial" w:hAnsi="Arial"/>
          <w:i/>
          <w:color w:val="000000" w:themeColor="text1"/>
          <w:sz w:val="22"/>
          <w:szCs w:val="22"/>
        </w:rPr>
      </w:pPr>
      <w:r w:rsidRPr="00F43152">
        <w:rPr>
          <w:rFonts w:ascii="Arial" w:hAnsi="Arial"/>
          <w:i/>
          <w:color w:val="000000" w:themeColor="text1"/>
          <w:sz w:val="22"/>
          <w:szCs w:val="22"/>
        </w:rPr>
        <w:t>S</w:t>
      </w:r>
      <w:r>
        <w:rPr>
          <w:rFonts w:ascii="Arial" w:hAnsi="Arial"/>
          <w:i/>
          <w:color w:val="000000" w:themeColor="text1"/>
          <w:sz w:val="22"/>
          <w:szCs w:val="22"/>
        </w:rPr>
        <w:t>upplement 1.</w:t>
      </w:r>
      <w:r w:rsidRPr="00F43152">
        <w:rPr>
          <w:rFonts w:ascii="Arial" w:hAnsi="Arial"/>
          <w:i/>
          <w:color w:val="000000" w:themeColor="text1"/>
          <w:sz w:val="22"/>
          <w:szCs w:val="22"/>
        </w:rPr>
        <w:t xml:space="preserve"> Domains and constructs of the Theoretical Domain Framework, adapted for the interview guide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2875"/>
        <w:gridCol w:w="2610"/>
        <w:gridCol w:w="3530"/>
      </w:tblGrid>
      <w:tr w:rsidR="00AA1CA1" w14:paraId="4DE56891" w14:textId="77777777" w:rsidTr="00C8613B">
        <w:tc>
          <w:tcPr>
            <w:tcW w:w="2875" w:type="dxa"/>
            <w:shd w:val="clear" w:color="auto" w:fill="E7E6E6" w:themeFill="background2"/>
          </w:tcPr>
          <w:p w14:paraId="35F7917C" w14:textId="77777777" w:rsidR="00AA1CA1" w:rsidRPr="00486B2F" w:rsidRDefault="00AA1CA1" w:rsidP="00C8613B">
            <w:pPr>
              <w:jc w:val="left"/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</w:pPr>
            <w:r w:rsidRPr="00486B2F"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  <w:t>Domain</w:t>
            </w:r>
            <w:r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  <w:t>*</w:t>
            </w:r>
          </w:p>
        </w:tc>
        <w:tc>
          <w:tcPr>
            <w:tcW w:w="2610" w:type="dxa"/>
            <w:shd w:val="clear" w:color="auto" w:fill="E7E6E6" w:themeFill="background2"/>
          </w:tcPr>
          <w:p w14:paraId="75950E8C" w14:textId="77777777" w:rsidR="00AA1CA1" w:rsidRPr="00486B2F" w:rsidRDefault="00AA1CA1" w:rsidP="00C8613B">
            <w:pPr>
              <w:jc w:val="left"/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</w:pPr>
            <w:r w:rsidRPr="00486B2F"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  <w:t>Constructs*</w:t>
            </w:r>
          </w:p>
        </w:tc>
        <w:tc>
          <w:tcPr>
            <w:tcW w:w="3530" w:type="dxa"/>
            <w:shd w:val="clear" w:color="auto" w:fill="E7E6E6" w:themeFill="background2"/>
          </w:tcPr>
          <w:p w14:paraId="725BFC27" w14:textId="77777777" w:rsidR="00AA1CA1" w:rsidRPr="00486B2F" w:rsidRDefault="00AA1CA1" w:rsidP="00C8613B">
            <w:pPr>
              <w:jc w:val="left"/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</w:pPr>
            <w:r w:rsidRPr="00486B2F"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  <w:t>Interview Question</w:t>
            </w:r>
          </w:p>
        </w:tc>
      </w:tr>
      <w:tr w:rsidR="00AA1CA1" w14:paraId="35680FF4" w14:textId="77777777" w:rsidTr="00C8613B">
        <w:tc>
          <w:tcPr>
            <w:tcW w:w="2875" w:type="dxa"/>
          </w:tcPr>
          <w:p w14:paraId="74E95B03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t>Knowledge</w:t>
            </w:r>
          </w:p>
          <w:p w14:paraId="3755883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(an awareness of the existence of something)</w:t>
            </w:r>
          </w:p>
        </w:tc>
        <w:tc>
          <w:tcPr>
            <w:tcW w:w="2610" w:type="dxa"/>
          </w:tcPr>
          <w:p w14:paraId="67575ED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Knowledge (including knowledge of condition/scientific rationale)</w:t>
            </w:r>
          </w:p>
          <w:p w14:paraId="1DDEA5D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018DF2D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Procedural knowledge</w:t>
            </w:r>
          </w:p>
          <w:p w14:paraId="3DAAF17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61FEFCC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Knowledge or task environment</w:t>
            </w:r>
          </w:p>
        </w:tc>
        <w:tc>
          <w:tcPr>
            <w:tcW w:w="3530" w:type="dxa"/>
          </w:tcPr>
          <w:p w14:paraId="0E348F0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What types of vaccines do you give in jail?</w:t>
            </w:r>
          </w:p>
          <w:p w14:paraId="1160AC0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PROBE: are any of these vaccines mandatory?</w:t>
            </w:r>
          </w:p>
          <w:p w14:paraId="44B38AB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6DE4F7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How do you think your jails does compared to other jails with getting people vaccinated?</w:t>
            </w:r>
          </w:p>
          <w:p w14:paraId="099BB47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  <w:tr w:rsidR="00AA1CA1" w14:paraId="61C1167E" w14:textId="77777777" w:rsidTr="00C8613B">
        <w:tc>
          <w:tcPr>
            <w:tcW w:w="2875" w:type="dxa"/>
          </w:tcPr>
          <w:p w14:paraId="7438D6BC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Behavioral regulation (anything aimed at managing or changing objectively observed or measured actions)</w:t>
            </w:r>
          </w:p>
        </w:tc>
        <w:tc>
          <w:tcPr>
            <w:tcW w:w="2610" w:type="dxa"/>
          </w:tcPr>
          <w:p w14:paraId="4392D4F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Action planning</w:t>
            </w:r>
          </w:p>
          <w:p w14:paraId="7302074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FDE74C1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Self-monitoring</w:t>
            </w:r>
          </w:p>
          <w:p w14:paraId="0431E60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09538E0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Breaking habit</w:t>
            </w:r>
          </w:p>
          <w:p w14:paraId="657CDF2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028922D3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3530" w:type="dxa"/>
          </w:tcPr>
          <w:p w14:paraId="6209BBB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Tell me about the process of giving someone a vaccine in jail?</w:t>
            </w:r>
          </w:p>
          <w:p w14:paraId="2A7324C4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PROBE: Is this process different depending on the type of vaccine (i.e. influenza, Hepatitis A, etc)?</w:t>
            </w:r>
          </w:p>
          <w:p w14:paraId="1E56300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6B7E02B7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How was this process developed? </w:t>
            </w:r>
          </w:p>
          <w:p w14:paraId="5C3B15D3" w14:textId="77777777" w:rsidR="00AA1CA1" w:rsidRPr="23087DCD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PROBE: Do you know if any guidelines were used to develop this process?</w:t>
            </w:r>
          </w:p>
        </w:tc>
      </w:tr>
      <w:tr w:rsidR="00AA1CA1" w14:paraId="0C0B408B" w14:textId="77777777" w:rsidTr="00C8613B">
        <w:tc>
          <w:tcPr>
            <w:tcW w:w="2875" w:type="dxa"/>
          </w:tcPr>
          <w:p w14:paraId="4788CD9E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Memory, attention and decision processes </w:t>
            </w:r>
          </w:p>
          <w:p w14:paraId="66450B2D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(The ability to retain information, focus selectively on aspects of the environment and choose between two or more alternatives)</w:t>
            </w:r>
          </w:p>
        </w:tc>
        <w:tc>
          <w:tcPr>
            <w:tcW w:w="2610" w:type="dxa"/>
          </w:tcPr>
          <w:p w14:paraId="01CAA2F4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Memory</w:t>
            </w:r>
          </w:p>
          <w:p w14:paraId="55DA29C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D82A26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Attention</w:t>
            </w:r>
          </w:p>
          <w:p w14:paraId="079CF661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BA49A1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Attention control</w:t>
            </w:r>
          </w:p>
          <w:p w14:paraId="64B9312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FA0D26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Decision making</w:t>
            </w:r>
          </w:p>
          <w:p w14:paraId="47B5B78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14F8427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Cognitive overload/tiredness</w:t>
            </w:r>
          </w:p>
        </w:tc>
        <w:tc>
          <w:tcPr>
            <w:tcW w:w="3530" w:type="dxa"/>
          </w:tcPr>
          <w:p w14:paraId="028D7D2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Can you walk me through the process that is used to decide how many vaccines to order?</w:t>
            </w:r>
          </w:p>
          <w:p w14:paraId="0907D2E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0C31F00A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Can you walk me through the process that is used to decide to whom vaccines will be offered, among the inmates?</w:t>
            </w:r>
          </w:p>
          <w:p w14:paraId="72D2621F" w14:textId="77777777" w:rsidR="00AA1CA1" w:rsidRPr="23087DCD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  <w:tr w:rsidR="00AA1CA1" w14:paraId="6220AD04" w14:textId="77777777" w:rsidTr="00C8613B">
        <w:tc>
          <w:tcPr>
            <w:tcW w:w="2875" w:type="dxa"/>
          </w:tcPr>
          <w:p w14:paraId="26B7DC0E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Environmental context and resources </w:t>
            </w:r>
          </w:p>
          <w:p w14:paraId="7681CA77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(Any circumstance of a person's situation or environment that discourages or encourages the 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development of skills and abilities, independence, social competence, and adaptive behaviour)</w:t>
            </w:r>
            <w:r>
              <w:tab/>
            </w:r>
          </w:p>
        </w:tc>
        <w:tc>
          <w:tcPr>
            <w:tcW w:w="2610" w:type="dxa"/>
          </w:tcPr>
          <w:p w14:paraId="6C413F1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Environmental stressors</w:t>
            </w:r>
          </w:p>
          <w:p w14:paraId="1E1DA1E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1D816D1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Resources/material resources</w:t>
            </w:r>
          </w:p>
          <w:p w14:paraId="09F04737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61E8C30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Organizational culture/climate</w:t>
            </w:r>
          </w:p>
          <w:p w14:paraId="398F9AC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5324C1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Salient events/critical incidents</w:t>
            </w:r>
          </w:p>
          <w:p w14:paraId="059EE3B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B9345B1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Person</w:t>
            </w: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-</w:t>
            </w: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environment interaction</w:t>
            </w:r>
          </w:p>
          <w:p w14:paraId="1BE55917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48978D43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Barriers and facilitators</w:t>
            </w:r>
          </w:p>
        </w:tc>
        <w:tc>
          <w:tcPr>
            <w:tcW w:w="3530" w:type="dxa"/>
          </w:tcPr>
          <w:p w14:paraId="79132F3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Can you walk me through the process that is used to decide how many vaccines to order?</w:t>
            </w:r>
          </w:p>
          <w:p w14:paraId="7008003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7DFD1BB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an you walk me through the process that is used to decide 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to whom vaccines will be offered, among the inmates?</w:t>
            </w:r>
          </w:p>
          <w:p w14:paraId="721D1E4F" w14:textId="77777777" w:rsidR="00AA1CA1" w:rsidRPr="23087DCD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  <w:tr w:rsidR="00AA1CA1" w14:paraId="458481D0" w14:textId="77777777" w:rsidTr="00C8613B">
        <w:tc>
          <w:tcPr>
            <w:tcW w:w="2875" w:type="dxa"/>
          </w:tcPr>
          <w:p w14:paraId="1A9A5716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Motivation</w:t>
            </w:r>
          </w:p>
        </w:tc>
        <w:tc>
          <w:tcPr>
            <w:tcW w:w="2610" w:type="dxa"/>
          </w:tcPr>
          <w:p w14:paraId="2E0B984C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3530" w:type="dxa"/>
          </w:tcPr>
          <w:p w14:paraId="0DDE6305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Are staff at the jail required to get the flu/COVID-19 vaccines?</w:t>
            </w:r>
          </w:p>
          <w:p w14:paraId="27896E44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PROBE: If not, how do you think that workers decide whether or not to receive the vaccines?</w:t>
            </w:r>
          </w:p>
          <w:p w14:paraId="5E57EA10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6DBB4CF7" w14:textId="77777777" w:rsidR="00AA1CA1" w:rsidRPr="23087DCD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Now that the COVID-19 vaccine is available to HSAs and populations living in jails, do you have a target percentage of vaccination of inmates? Of people who work at the jail?</w:t>
            </w:r>
          </w:p>
        </w:tc>
      </w:tr>
      <w:tr w:rsidR="00AA1CA1" w14:paraId="1983C5CD" w14:textId="77777777" w:rsidTr="00C8613B">
        <w:tc>
          <w:tcPr>
            <w:tcW w:w="2875" w:type="dxa"/>
          </w:tcPr>
          <w:p w14:paraId="0774D990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Optimism </w:t>
            </w:r>
          </w:p>
          <w:p w14:paraId="28CB2A5A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(The confidence that things will happen for the best or that desired goals will be attained)</w:t>
            </w:r>
            <w:r>
              <w:tab/>
            </w:r>
          </w:p>
        </w:tc>
        <w:tc>
          <w:tcPr>
            <w:tcW w:w="2610" w:type="dxa"/>
          </w:tcPr>
          <w:p w14:paraId="15248BA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Optimism</w:t>
            </w:r>
          </w:p>
          <w:p w14:paraId="360E27B0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815503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Pessimism</w:t>
            </w:r>
          </w:p>
          <w:p w14:paraId="44B45B6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6234214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Unrealistic optimism</w:t>
            </w:r>
          </w:p>
          <w:p w14:paraId="21AAD3E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191230F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Identity</w:t>
            </w:r>
          </w:p>
        </w:tc>
        <w:tc>
          <w:tcPr>
            <w:tcW w:w="3530" w:type="dxa"/>
          </w:tcPr>
          <w:p w14:paraId="27FAC8D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What thoughts do you have about the spread of infectious diseases through your institution in the short-term? </w:t>
            </w:r>
          </w:p>
          <w:p w14:paraId="5AF8E55B" w14:textId="77777777" w:rsidR="00AA1CA1" w:rsidRPr="23087DCD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In the long-term?</w:t>
            </w:r>
          </w:p>
        </w:tc>
      </w:tr>
      <w:tr w:rsidR="00AA1CA1" w14:paraId="5C881391" w14:textId="77777777" w:rsidTr="00C8613B">
        <w:tc>
          <w:tcPr>
            <w:tcW w:w="2875" w:type="dxa"/>
          </w:tcPr>
          <w:p w14:paraId="6F4818F8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t>Beliefs about consequences (Acceptance of the truth, reality, or validity about outcomes of a behaviour in a given situation)</w:t>
            </w:r>
            <w:r>
              <w:tab/>
            </w:r>
          </w:p>
        </w:tc>
        <w:tc>
          <w:tcPr>
            <w:tcW w:w="2610" w:type="dxa"/>
          </w:tcPr>
          <w:p w14:paraId="3BF2D795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Beliefs </w:t>
            </w:r>
          </w:p>
          <w:p w14:paraId="6E4541C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1F9302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Outcomes expectancies</w:t>
            </w:r>
          </w:p>
          <w:p w14:paraId="7FBA3A3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65914C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Characteristics of outcome expectancies</w:t>
            </w:r>
          </w:p>
          <w:p w14:paraId="427F997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42F75B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Anticipated regret</w:t>
            </w:r>
          </w:p>
          <w:p w14:paraId="1BC5027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6FFC8684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onsequents </w:t>
            </w:r>
          </w:p>
        </w:tc>
        <w:tc>
          <w:tcPr>
            <w:tcW w:w="3530" w:type="dxa"/>
          </w:tcPr>
          <w:p w14:paraId="45C1566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How do you feel about increasing the rates of vaccination in your institution? </w:t>
            </w:r>
          </w:p>
          <w:p w14:paraId="251BE51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PROBE: What are some of the benefits/challenges? </w:t>
            </w:r>
          </w:p>
          <w:p w14:paraId="3A31588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PROBE: Think about </w:t>
            </w: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inf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lu</w:t>
            </w: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enza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, for example.</w:t>
            </w:r>
          </w:p>
          <w:p w14:paraId="121D5E4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0BB7791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In your experience, what are the attitudes that you’ve seen among the other </w:t>
            </w: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HSAs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around getting vaccinated themselves? (i.e. is it a hassle, 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does it make them feel safer….?)</w:t>
            </w:r>
          </w:p>
          <w:p w14:paraId="18ADBF14" w14:textId="77777777" w:rsidR="00AA1CA1" w:rsidRPr="23087DCD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  <w:tr w:rsidR="00AA1CA1" w14:paraId="441039E3" w14:textId="77777777" w:rsidTr="00C8613B">
        <w:tc>
          <w:tcPr>
            <w:tcW w:w="2875" w:type="dxa"/>
          </w:tcPr>
          <w:p w14:paraId="6B638F72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 xml:space="preserve">Goals </w:t>
            </w:r>
          </w:p>
          <w:p w14:paraId="6582E639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(Mental representations of outcomes or end states that an individual wants to achieve)</w:t>
            </w:r>
            <w:r>
              <w:tab/>
            </w:r>
          </w:p>
        </w:tc>
        <w:tc>
          <w:tcPr>
            <w:tcW w:w="2610" w:type="dxa"/>
          </w:tcPr>
          <w:p w14:paraId="69C7026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Goals (distal/proximal)</w:t>
            </w:r>
          </w:p>
          <w:p w14:paraId="12B51B1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48DE099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Goal priority</w:t>
            </w:r>
          </w:p>
          <w:p w14:paraId="0923C35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C09013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Goal/target setting</w:t>
            </w:r>
          </w:p>
          <w:p w14:paraId="4080B8C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53D98AA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Goals (autonomous / controlled)</w:t>
            </w:r>
          </w:p>
          <w:p w14:paraId="47167A97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4469BB9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Action planning</w:t>
            </w:r>
          </w:p>
          <w:p w14:paraId="274F37D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51D5F90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Implementation intention</w:t>
            </w:r>
          </w:p>
        </w:tc>
        <w:tc>
          <w:tcPr>
            <w:tcW w:w="3530" w:type="dxa"/>
          </w:tcPr>
          <w:p w14:paraId="72E7DCD8" w14:textId="77777777" w:rsidR="00AA1CA1" w:rsidRPr="23087DCD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How important is it to you to improve vaccination rates at your institution?</w:t>
            </w:r>
          </w:p>
        </w:tc>
      </w:tr>
      <w:tr w:rsidR="00AA1CA1" w14:paraId="75C1E94D" w14:textId="77777777" w:rsidTr="00C8613B">
        <w:tc>
          <w:tcPr>
            <w:tcW w:w="2875" w:type="dxa"/>
          </w:tcPr>
          <w:p w14:paraId="3D899733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t>Behavioral regulation (Anything aimed at managing or changing objectively observed or measured actions)</w:t>
            </w:r>
          </w:p>
          <w:p w14:paraId="627A6248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2610" w:type="dxa"/>
          </w:tcPr>
          <w:p w14:paraId="0C194D6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Self-monitoring</w:t>
            </w:r>
          </w:p>
          <w:p w14:paraId="41BC56A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155B290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Breaking habit</w:t>
            </w:r>
          </w:p>
          <w:p w14:paraId="7FB0335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5AED30C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Action planning</w:t>
            </w:r>
          </w:p>
        </w:tc>
        <w:tc>
          <w:tcPr>
            <w:tcW w:w="3530" w:type="dxa"/>
          </w:tcPr>
          <w:p w14:paraId="3EE3349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What are some barriers to vaccination of inmates? Of HSAs? </w:t>
            </w:r>
          </w:p>
          <w:p w14:paraId="2D66999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PROBE: other than health concerns, why are some inmates not getting vaccinated?</w:t>
            </w:r>
          </w:p>
          <w:p w14:paraId="542024C7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02FD316" w14:textId="77777777" w:rsidR="00AA1CA1" w:rsidRPr="23087DCD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How is your jail planning to address these barriers?</w:t>
            </w:r>
          </w:p>
        </w:tc>
      </w:tr>
      <w:tr w:rsidR="00AA1CA1" w14:paraId="6A730AA4" w14:textId="77777777" w:rsidTr="00C8613B">
        <w:tc>
          <w:tcPr>
            <w:tcW w:w="2875" w:type="dxa"/>
          </w:tcPr>
          <w:p w14:paraId="2B2027FC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t>Reinforcement (Increasing the probability of a response by arranging a dependent relationship, or contingency, between the response and a given stimulus)</w:t>
            </w:r>
            <w:r>
              <w:tab/>
            </w:r>
          </w:p>
        </w:tc>
        <w:tc>
          <w:tcPr>
            <w:tcW w:w="2610" w:type="dxa"/>
          </w:tcPr>
          <w:p w14:paraId="0BAAAF8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Rewards (proximal/distal, values/not valued, probable/improbable)</w:t>
            </w:r>
          </w:p>
          <w:p w14:paraId="2E1BFA9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0268A5E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Incentives</w:t>
            </w:r>
          </w:p>
          <w:p w14:paraId="03B17A3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4AAA6E04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Punishment</w:t>
            </w:r>
          </w:p>
          <w:p w14:paraId="074B7EB7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648F2EA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Consequents</w:t>
            </w:r>
          </w:p>
          <w:p w14:paraId="679C034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67378A65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Reinforcement</w:t>
            </w:r>
          </w:p>
          <w:p w14:paraId="58C53455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075937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Contingencies</w:t>
            </w:r>
          </w:p>
          <w:p w14:paraId="59A64BD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BB83F43" w14:textId="77777777" w:rsidR="00AA1CA1" w:rsidRPr="39278075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Sanctions</w:t>
            </w:r>
          </w:p>
        </w:tc>
        <w:tc>
          <w:tcPr>
            <w:tcW w:w="3530" w:type="dxa"/>
          </w:tcPr>
          <w:p w14:paraId="465FC41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In your opinion, what potential outcomes of vaccination would lead your institution to promote vaccination for all inmates and/or </w:t>
            </w: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HSAs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(for example: improved morale, lower infection rates, higher compliance of inmates….)</w:t>
            </w:r>
          </w:p>
          <w:p w14:paraId="62F326A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251FF07A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What outcomes might make your colleagues more likely to get vaccinated?</w:t>
            </w:r>
          </w:p>
          <w:p w14:paraId="5559372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5AA6EF1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What outcomes might make your inmates more likely to get vaccinated?</w:t>
            </w:r>
          </w:p>
          <w:p w14:paraId="51306B6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4996156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How do you feel that offering vaccination affects the way 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that an inmate interacts with the jail’s medical system?</w:t>
            </w:r>
          </w:p>
          <w:p w14:paraId="1DC00456" w14:textId="77777777" w:rsidR="00AA1CA1" w:rsidRPr="23087DCD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  <w:tr w:rsidR="00AA1CA1" w14:paraId="525F55A3" w14:textId="77777777" w:rsidTr="00C8613B">
        <w:tc>
          <w:tcPr>
            <w:tcW w:w="2875" w:type="dxa"/>
          </w:tcPr>
          <w:p w14:paraId="5A6C26A5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 xml:space="preserve">Skills </w:t>
            </w:r>
          </w:p>
          <w:p w14:paraId="02136575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(an ability or proficiency acquired through practice)</w:t>
            </w:r>
          </w:p>
        </w:tc>
        <w:tc>
          <w:tcPr>
            <w:tcW w:w="2610" w:type="dxa"/>
          </w:tcPr>
          <w:p w14:paraId="3D27E0F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Skills</w:t>
            </w:r>
          </w:p>
          <w:p w14:paraId="3DEF3F8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1E65D57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Skills development</w:t>
            </w:r>
          </w:p>
          <w:p w14:paraId="43BA4C5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D10260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Competence</w:t>
            </w:r>
          </w:p>
          <w:p w14:paraId="4F8F0A9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D964A54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Ability</w:t>
            </w:r>
          </w:p>
          <w:p w14:paraId="49AE3B94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C30660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Interpersonal skills</w:t>
            </w:r>
          </w:p>
          <w:p w14:paraId="27C7A690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14DB1B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Practice </w:t>
            </w:r>
          </w:p>
          <w:p w14:paraId="0CA867D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3A393B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Skill assessment</w:t>
            </w:r>
          </w:p>
        </w:tc>
        <w:tc>
          <w:tcPr>
            <w:tcW w:w="3530" w:type="dxa"/>
          </w:tcPr>
          <w:p w14:paraId="2565D42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Can you describe any training that you’ve had in encouraging vaccination among inmates at your institution?</w:t>
            </w:r>
          </w:p>
          <w:p w14:paraId="4E89AB3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127B751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How do you think that your medical training has influenced your personal attitudes towards vaccination?</w:t>
            </w:r>
          </w:p>
          <w:p w14:paraId="2548C29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735DC14A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How do you think that your correctional training has influenced your personal attitudes towards vaccination?</w:t>
            </w:r>
          </w:p>
          <w:p w14:paraId="6ECD3B0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  <w:tr w:rsidR="00AA1CA1" w14:paraId="067D3BC5" w14:textId="77777777" w:rsidTr="00C8613B">
        <w:tc>
          <w:tcPr>
            <w:tcW w:w="2875" w:type="dxa"/>
          </w:tcPr>
          <w:p w14:paraId="2E65280E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Social/Professional role and identity </w:t>
            </w:r>
          </w:p>
          <w:p w14:paraId="79BE72C1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(a coherent set of behaviors and displated personal qualities of an individual in a social or work setting)</w:t>
            </w:r>
          </w:p>
        </w:tc>
        <w:tc>
          <w:tcPr>
            <w:tcW w:w="2610" w:type="dxa"/>
          </w:tcPr>
          <w:p w14:paraId="1A4555D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Professional role</w:t>
            </w:r>
          </w:p>
          <w:p w14:paraId="70FBF3F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0CCA8400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Social identity</w:t>
            </w:r>
          </w:p>
          <w:p w14:paraId="5036BBD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ED1A1D0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Identity</w:t>
            </w:r>
          </w:p>
          <w:p w14:paraId="2B399FE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CB9082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Professional boundaries</w:t>
            </w:r>
          </w:p>
          <w:p w14:paraId="4179F3A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E85AF80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Professional confidence</w:t>
            </w:r>
          </w:p>
          <w:p w14:paraId="69AAAD2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3C24B9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Group identity</w:t>
            </w:r>
          </w:p>
          <w:p w14:paraId="5FDA110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4BCC3673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Leadership</w:t>
            </w:r>
          </w:p>
          <w:p w14:paraId="7451ABB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C36B3A5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Organizational commitment</w:t>
            </w:r>
          </w:p>
        </w:tc>
        <w:tc>
          <w:tcPr>
            <w:tcW w:w="3530" w:type="dxa"/>
          </w:tcPr>
          <w:p w14:paraId="5996CB7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an you describe your personal experience about talking about vaccines to other staff at the jail? With inmates? </w:t>
            </w:r>
          </w:p>
          <w:p w14:paraId="0909285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PROBE: Have there been times when others who work at the jails have disagreed with you about vaccination?</w:t>
            </w:r>
          </w:p>
          <w:p w14:paraId="3F5D78B5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7FEC8F31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How do you feel that interactions with others (including your co-workers, friends/family and the inmates with whom you interact) influence your decision to get vaccinated in general?</w:t>
            </w:r>
          </w:p>
          <w:p w14:paraId="313E4A0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3DAAD8D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How might an inmate’s experience(s) with </w:t>
            </w: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HSA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staff impact their willingness to get vaccinated?</w:t>
            </w:r>
          </w:p>
          <w:p w14:paraId="5E4E8CD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  <w:tr w:rsidR="00AA1CA1" w14:paraId="4E134C33" w14:textId="77777777" w:rsidTr="00C8613B">
        <w:tc>
          <w:tcPr>
            <w:tcW w:w="2875" w:type="dxa"/>
          </w:tcPr>
          <w:p w14:paraId="0D6AA220" w14:textId="77777777" w:rsidR="00AA1CA1" w:rsidRPr="0038005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380052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Beliefs about capabilities </w:t>
            </w:r>
          </w:p>
          <w:p w14:paraId="4EDA69E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(Acceptance of the truth, reality, or validity about an ability, talent, or facility that a person can </w:t>
            </w: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put to constructive use)</w:t>
            </w:r>
            <w:r>
              <w:tab/>
            </w:r>
          </w:p>
        </w:tc>
        <w:tc>
          <w:tcPr>
            <w:tcW w:w="2610" w:type="dxa"/>
          </w:tcPr>
          <w:p w14:paraId="2C1CEF2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Self-confidence</w:t>
            </w:r>
          </w:p>
          <w:p w14:paraId="6D0F5BC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0141768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Perceived competence </w:t>
            </w:r>
          </w:p>
          <w:p w14:paraId="476CF594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3A16151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Self-efficacy </w:t>
            </w:r>
          </w:p>
          <w:p w14:paraId="7C3509D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19C79D8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Perceived behavioral control </w:t>
            </w:r>
          </w:p>
          <w:p w14:paraId="19F319D7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1E32FFC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Beliefs </w:t>
            </w:r>
          </w:p>
          <w:p w14:paraId="258A873A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4E727610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Self esteem </w:t>
            </w:r>
          </w:p>
          <w:p w14:paraId="1828344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96A7A48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Empowerment</w:t>
            </w:r>
          </w:p>
          <w:p w14:paraId="64E20AF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4ECBE51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Professional confidence</w:t>
            </w:r>
          </w:p>
        </w:tc>
        <w:tc>
          <w:tcPr>
            <w:tcW w:w="3530" w:type="dxa"/>
          </w:tcPr>
          <w:p w14:paraId="7F20C67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 xml:space="preserve">How do you think that your natural ability to fight off an infectious disease, like the flu, without a vaccine affects your desire to get vaccinated? </w:t>
            </w:r>
          </w:p>
          <w:p w14:paraId="276AFA5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PROBE: Tell me more about that…</w:t>
            </w:r>
          </w:p>
        </w:tc>
      </w:tr>
      <w:tr w:rsidR="00AA1CA1" w14:paraId="063E7561" w14:textId="77777777" w:rsidTr="00C8613B">
        <w:tc>
          <w:tcPr>
            <w:tcW w:w="2875" w:type="dxa"/>
          </w:tcPr>
          <w:p w14:paraId="555F23E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 xml:space="preserve">Emotion </w:t>
            </w:r>
          </w:p>
          <w:p w14:paraId="3DF06965" w14:textId="77777777" w:rsidR="00AA1CA1" w:rsidRDefault="00AA1CA1" w:rsidP="00C8613B">
            <w:pPr>
              <w:jc w:val="left"/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(A complex reaction pattern, involving experiential, behavioural, and physiological elements, by which the individual attempts to deal with a personally significant matter or event)</w:t>
            </w:r>
            <w:r>
              <w:tab/>
            </w:r>
          </w:p>
          <w:p w14:paraId="4B082ECB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2610" w:type="dxa"/>
          </w:tcPr>
          <w:p w14:paraId="13F7F931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Fear</w:t>
            </w:r>
          </w:p>
          <w:p w14:paraId="2B1F7F4E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2639725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Anxiety</w:t>
            </w:r>
          </w:p>
          <w:p w14:paraId="71AA4F0A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DA7225A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Affect</w:t>
            </w:r>
          </w:p>
          <w:p w14:paraId="7FDDA9F0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5CD54D2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Stress</w:t>
            </w:r>
          </w:p>
          <w:p w14:paraId="613BE736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221E43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Depression </w:t>
            </w:r>
          </w:p>
          <w:p w14:paraId="793E38B9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63130A5D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Positive/negative affect</w:t>
            </w:r>
          </w:p>
          <w:p w14:paraId="6C81870C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3530" w:type="dxa"/>
          </w:tcPr>
          <w:p w14:paraId="4026BB77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How do your feelings about vaccination influence your decision to get vaccinated? </w:t>
            </w:r>
          </w:p>
          <w:p w14:paraId="28F2917C" w14:textId="77777777" w:rsidR="00AA1CA1" w:rsidDel="00DF0022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PROBE: Which emotion (i.e. hopefulness, fear, anxiety, etc…) most significantly determines your decision to get/not get vaccinated regularly?</w:t>
            </w:r>
          </w:p>
          <w:p w14:paraId="7CC3FFEF" w14:textId="77777777" w:rsidR="00AA1CA1" w:rsidRDefault="00AA1CA1" w:rsidP="00C8613B">
            <w:pPr>
              <w:jc w:val="left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</w:tbl>
    <w:p w14:paraId="2529BFF7" w14:textId="77777777" w:rsidR="00AA1CA1" w:rsidRDefault="00AA1CA1" w:rsidP="00AA1CA1">
      <w:pPr>
        <w:spacing w:line="240" w:lineRule="auto"/>
        <w:jc w:val="left"/>
        <w:rPr>
          <w:rFonts w:ascii="Arial" w:hAnsi="Arial" w:cs="Arial"/>
          <w:color w:val="000000" w:themeColor="text1"/>
          <w:sz w:val="24"/>
          <w:szCs w:val="24"/>
        </w:rPr>
      </w:pPr>
      <w:r w:rsidRPr="23087DCD">
        <w:rPr>
          <w:rFonts w:ascii="Arial" w:hAnsi="Arial" w:cs="Arial"/>
          <w:color w:val="000000" w:themeColor="text1"/>
          <w:sz w:val="24"/>
          <w:szCs w:val="24"/>
        </w:rPr>
        <w:t>*</w:t>
      </w:r>
      <w:r>
        <w:rPr>
          <w:rFonts w:ascii="Arial" w:hAnsi="Arial" w:cs="Arial"/>
          <w:i/>
          <w:iCs/>
          <w:color w:val="000000" w:themeColor="text1"/>
          <w:sz w:val="24"/>
          <w:szCs w:val="24"/>
        </w:rPr>
        <w:t>Note.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 The d</w:t>
      </w:r>
      <w:r w:rsidRPr="23087DCD">
        <w:rPr>
          <w:rFonts w:ascii="Arial" w:hAnsi="Arial" w:cs="Arial"/>
          <w:color w:val="000000" w:themeColor="text1"/>
          <w:sz w:val="24"/>
          <w:szCs w:val="24"/>
        </w:rPr>
        <w:t xml:space="preserve">omains and constructs were defined </w:t>
      </w:r>
      <w:r>
        <w:rPr>
          <w:rFonts w:ascii="Arial" w:hAnsi="Arial" w:cs="Arial"/>
          <w:color w:val="000000" w:themeColor="text1"/>
          <w:sz w:val="24"/>
          <w:szCs w:val="24"/>
        </w:rPr>
        <w:t>in “</w:t>
      </w:r>
      <w:r w:rsidRPr="002B53C8">
        <w:rPr>
          <w:rFonts w:ascii="Arial" w:hAnsi="Arial" w:cs="Arial"/>
          <w:color w:val="000000" w:themeColor="text1"/>
          <w:sz w:val="24"/>
          <w:szCs w:val="24"/>
        </w:rPr>
        <w:t>Validation of the theoretical domains framework for use in behaviour change and implementation research</w:t>
      </w:r>
      <w:r>
        <w:rPr>
          <w:rFonts w:ascii="Arial" w:hAnsi="Arial" w:cs="Arial"/>
          <w:color w:val="000000" w:themeColor="text1"/>
          <w:sz w:val="24"/>
          <w:szCs w:val="24"/>
        </w:rPr>
        <w:t>” by</w:t>
      </w:r>
      <w:r w:rsidRPr="23087DCD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2B53C8">
        <w:rPr>
          <w:rFonts w:ascii="Arial" w:hAnsi="Arial" w:cs="Arial"/>
          <w:color w:val="000000" w:themeColor="text1"/>
          <w:sz w:val="24"/>
          <w:szCs w:val="24"/>
        </w:rPr>
        <w:t>Cane, J., O’Connor, D. &amp; Michie, S</w:t>
      </w:r>
      <w:r>
        <w:rPr>
          <w:rFonts w:ascii="Arial" w:hAnsi="Arial" w:cs="Arial"/>
          <w:color w:val="000000" w:themeColor="text1"/>
          <w:sz w:val="24"/>
          <w:szCs w:val="24"/>
        </w:rPr>
        <w:t>.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Cane&lt;/Author&gt;&lt;Year&gt;2012&lt;/Year&gt;&lt;RecNum&gt;17&lt;/RecNum&gt;&lt;DisplayText&gt;&lt;style face="superscript"&gt;17&lt;/style&gt;&lt;/DisplayText&gt;&lt;record&gt;&lt;rec-number&gt;17&lt;/rec-number&gt;&lt;foreign-keys&gt;&lt;key app="EN" db-id="fv02stvvfasswzev2thvxprlzsv220xpdtra" timestamp="1658411114"&gt;17&lt;/key&gt;&lt;/foreign-keys&gt;&lt;ref-type name="Journal Article"&gt;17&lt;/ref-type&gt;&lt;contributors&gt;&lt;authors&gt;&lt;author&gt;Cane, J.&lt;/author&gt;&lt;author&gt;O&amp;apos;Connor, D.&lt;/author&gt;&lt;author&gt;Michie, S.&lt;/author&gt;&lt;/authors&gt;&lt;/contributors&gt;&lt;auth-address&gt;School of Psychology, Keynes College, University of Kent, Canterbury, Kent CT2 7NP, UK.&lt;/auth-address&gt;&lt;titles&gt;&lt;title&gt;Validation of the theoretical domains framework for use in behaviour change and implementation research&lt;/title&gt;&lt;secondary-title&gt;Implement Sci&lt;/secondary-title&gt;&lt;/titles&gt;&lt;periodical&gt;&lt;full-title&gt;Implement Sci&lt;/full-title&gt;&lt;/periodical&gt;&lt;pages&gt;37&lt;/pages&gt;&lt;volume&gt;7&lt;/volume&gt;&lt;edition&gt;20120424&lt;/edition&gt;&lt;keywords&gt;&lt;keyword&gt;Adult&lt;/keyword&gt;&lt;keyword&gt;Behavior Control/methods/*standards&lt;/keyword&gt;&lt;keyword&gt;Behavior Therapy/methods/*standards&lt;/keyword&gt;&lt;keyword&gt;Cross-Sectional Studies&lt;/keyword&gt;&lt;keyword&gt;Female&lt;/keyword&gt;&lt;keyword&gt;Humans&lt;/keyword&gt;&lt;keyword&gt;Male&lt;/keyword&gt;&lt;keyword&gt;Middle Aged&lt;/keyword&gt;&lt;keyword&gt;Reproducibility of Results&lt;/keyword&gt;&lt;keyword&gt;Young Adult&lt;/keyword&gt;&lt;/keywords&gt;&lt;dates&gt;&lt;year&gt;2012&lt;/year&gt;&lt;pub-dates&gt;&lt;date&gt;Apr 24&lt;/date&gt;&lt;/pub-dates&gt;&lt;/dates&gt;&lt;isbn&gt;1748-5908&lt;/isbn&gt;&lt;accession-num&gt;22530986&lt;/accession-num&gt;&lt;urls&gt;&lt;/urls&gt;&lt;custom2&gt;PMC3483008&lt;/custom2&gt;&lt;electronic-resource-num&gt;10.1186/1748-5908-7-37&lt;/electronic-resource-num&gt;&lt;remote-database-provider&gt;NLM&lt;/remote-database-provider&gt;&lt;language&gt;eng&lt;/language&gt;&lt;/record&gt;&lt;/Cite&gt;&lt;/EndNote&gt;</w:instrText>
      </w:r>
      <w:r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Pr="001A6B89">
        <w:rPr>
          <w:rFonts w:ascii="Arial" w:hAnsi="Arial" w:cs="Arial"/>
          <w:color w:val="000000" w:themeColor="text1"/>
          <w:sz w:val="24"/>
          <w:szCs w:val="24"/>
          <w:vertAlign w:val="superscript"/>
        </w:rPr>
        <w:t>17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end"/>
      </w:r>
    </w:p>
    <w:p w14:paraId="4DB62346" w14:textId="77777777" w:rsidR="00AA1CA1" w:rsidRDefault="00AA1CA1" w:rsidP="00AA1CA1">
      <w:p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</w:p>
    <w:p w14:paraId="5F740547" w14:textId="77777777" w:rsidR="00AA1CA1" w:rsidRDefault="00AA1CA1" w:rsidP="00AA1CA1">
      <w:p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b/>
          <w:bCs/>
          <w:color w:val="000000" w:themeColor="text1"/>
          <w:sz w:val="24"/>
          <w:szCs w:val="24"/>
        </w:rPr>
        <w:t>Legend:</w:t>
      </w:r>
    </w:p>
    <w:p w14:paraId="00FB4E43" w14:textId="77777777" w:rsidR="00AA1CA1" w:rsidRPr="00A6422A" w:rsidRDefault="00AA1CA1" w:rsidP="00AA1CA1">
      <w:pPr>
        <w:pStyle w:val="ListParagraph"/>
        <w:numPr>
          <w:ilvl w:val="1"/>
          <w:numId w:val="1"/>
        </w:num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HSA: Health Services Administrator</w:t>
      </w:r>
    </w:p>
    <w:p w14:paraId="43F60F2C" w14:textId="77777777" w:rsidR="00AA1CA1" w:rsidRPr="00A6422A" w:rsidRDefault="00AA1CA1" w:rsidP="00AA1CA1">
      <w:pPr>
        <w:pStyle w:val="ListParagraph"/>
        <w:numPr>
          <w:ilvl w:val="1"/>
          <w:numId w:val="1"/>
        </w:num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Flu: Influenza</w:t>
      </w:r>
    </w:p>
    <w:p w14:paraId="51B0D29E" w14:textId="77777777" w:rsidR="00AA1CA1" w:rsidRPr="00A6422A" w:rsidRDefault="00AA1CA1" w:rsidP="00AA1CA1">
      <w:pPr>
        <w:pStyle w:val="ListParagraph"/>
        <w:numPr>
          <w:ilvl w:val="1"/>
          <w:numId w:val="1"/>
        </w:num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COVID-19: Coronavirus Disease 2019</w:t>
      </w:r>
    </w:p>
    <w:p w14:paraId="078CCF38" w14:textId="77777777" w:rsidR="00AA1CA1" w:rsidRPr="0007081E" w:rsidRDefault="00AA1CA1" w:rsidP="00AA1CA1">
      <w:pPr>
        <w:spacing w:before="240" w:after="60" w:line="480" w:lineRule="auto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Supplement 2.</w:t>
      </w:r>
      <w:r w:rsidRPr="0007081E">
        <w:rPr>
          <w:rFonts w:ascii="Arial" w:hAnsi="Arial" w:cs="Arial"/>
          <w:i/>
          <w:iCs/>
          <w:sz w:val="24"/>
          <w:szCs w:val="24"/>
        </w:rPr>
        <w:t xml:space="preserve"> Interview Guide</w:t>
      </w:r>
    </w:p>
    <w:p w14:paraId="3FF64653" w14:textId="77777777" w:rsidR="00AA1CA1" w:rsidRPr="005D62D6" w:rsidRDefault="00AA1CA1" w:rsidP="00AA1CA1">
      <w:pPr>
        <w:spacing w:before="240" w:after="60" w:line="480" w:lineRule="auto"/>
        <w:rPr>
          <w:rFonts w:ascii="Arial" w:hAnsi="Arial" w:cs="Arial"/>
          <w:b/>
          <w:sz w:val="24"/>
          <w:szCs w:val="24"/>
        </w:rPr>
      </w:pPr>
      <w:r w:rsidRPr="005D62D6">
        <w:rPr>
          <w:rFonts w:ascii="Arial" w:hAnsi="Arial" w:cs="Arial"/>
          <w:b/>
          <w:sz w:val="24"/>
          <w:szCs w:val="24"/>
        </w:rPr>
        <w:t xml:space="preserve">1. Knowledge: </w:t>
      </w:r>
    </w:p>
    <w:p w14:paraId="65F4B3B8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What types of vaccines do you give in jail?</w:t>
      </w:r>
    </w:p>
    <w:p w14:paraId="779F8450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ab/>
      </w:r>
      <w:r w:rsidRPr="005D62D6">
        <w:rPr>
          <w:rFonts w:ascii="Arial" w:hAnsi="Arial" w:cs="Arial"/>
          <w:b/>
          <w:sz w:val="24"/>
          <w:szCs w:val="24"/>
        </w:rPr>
        <w:t>PROBE</w:t>
      </w:r>
      <w:r w:rsidRPr="005D62D6">
        <w:rPr>
          <w:rFonts w:ascii="Arial" w:hAnsi="Arial" w:cs="Arial"/>
          <w:sz w:val="24"/>
          <w:szCs w:val="24"/>
        </w:rPr>
        <w:t>: are any of these vaccines mandatory?</w:t>
      </w:r>
    </w:p>
    <w:p w14:paraId="3DA3F589" w14:textId="77777777" w:rsidR="00AA1CA1" w:rsidRPr="005D62D6" w:rsidRDefault="00AA1CA1" w:rsidP="00AA1CA1">
      <w:pPr>
        <w:spacing w:before="240"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 xml:space="preserve">How do you think your jails does compared to other jails with getting people vaccinated? </w:t>
      </w:r>
    </w:p>
    <w:p w14:paraId="560F6801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2. Behavioral regulation:</w:t>
      </w:r>
      <w:r w:rsidRPr="005D62D6">
        <w:rPr>
          <w:rFonts w:ascii="Arial" w:hAnsi="Arial" w:cs="Arial"/>
          <w:sz w:val="24"/>
          <w:szCs w:val="24"/>
        </w:rPr>
        <w:tab/>
      </w:r>
    </w:p>
    <w:p w14:paraId="2815C309" w14:textId="77777777" w:rsidR="00AA1CA1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23087DCD">
        <w:rPr>
          <w:rFonts w:ascii="Arial" w:hAnsi="Arial" w:cs="Arial"/>
          <w:sz w:val="24"/>
          <w:szCs w:val="24"/>
        </w:rPr>
        <w:t>Tell me about the process of giving someone a vaccine in jail.</w:t>
      </w:r>
    </w:p>
    <w:p w14:paraId="65E7ED7C" w14:textId="77777777" w:rsidR="00AA1CA1" w:rsidRDefault="00AA1CA1" w:rsidP="00AA1CA1">
      <w:pPr>
        <w:spacing w:after="60" w:line="480" w:lineRule="auto"/>
        <w:ind w:left="720"/>
        <w:rPr>
          <w:rFonts w:ascii="Arial" w:hAnsi="Arial" w:cs="Arial"/>
          <w:sz w:val="24"/>
          <w:szCs w:val="24"/>
        </w:rPr>
      </w:pPr>
      <w:r w:rsidRPr="23087DCD">
        <w:rPr>
          <w:rFonts w:ascii="Arial" w:hAnsi="Arial" w:cs="Arial"/>
          <w:b/>
          <w:bCs/>
          <w:sz w:val="24"/>
          <w:szCs w:val="24"/>
        </w:rPr>
        <w:t>PROBE</w:t>
      </w:r>
      <w:r w:rsidRPr="23087DCD">
        <w:rPr>
          <w:rFonts w:ascii="Arial" w:hAnsi="Arial" w:cs="Arial"/>
          <w:sz w:val="24"/>
          <w:szCs w:val="24"/>
        </w:rPr>
        <w:t>: is this process different depending on the type of vaccine (i.e. flu, Hep A, etc)?</w:t>
      </w:r>
    </w:p>
    <w:p w14:paraId="0D8E9740" w14:textId="77777777" w:rsidR="00AA1CA1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23087DCD">
        <w:rPr>
          <w:rFonts w:ascii="Arial" w:hAnsi="Arial" w:cs="Arial"/>
          <w:sz w:val="24"/>
          <w:szCs w:val="24"/>
        </w:rPr>
        <w:t>How was this process developed?</w:t>
      </w:r>
    </w:p>
    <w:p w14:paraId="324D26A0" w14:textId="77777777" w:rsidR="00AA1CA1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23087DCD">
        <w:rPr>
          <w:rFonts w:ascii="Arial" w:hAnsi="Arial" w:cs="Arial"/>
          <w:b/>
          <w:bCs/>
          <w:sz w:val="24"/>
          <w:szCs w:val="24"/>
        </w:rPr>
        <w:t>PROBE</w:t>
      </w:r>
      <w:r w:rsidRPr="23087DCD">
        <w:rPr>
          <w:rFonts w:ascii="Arial" w:hAnsi="Arial" w:cs="Arial"/>
          <w:sz w:val="24"/>
          <w:szCs w:val="24"/>
        </w:rPr>
        <w:t>: Do you know if any guidelines were used to develop this process?</w:t>
      </w:r>
    </w:p>
    <w:p w14:paraId="54CFA0B0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3 and 4</w:t>
      </w:r>
      <w:r w:rsidRPr="23087DCD">
        <w:rPr>
          <w:rFonts w:ascii="Arial" w:hAnsi="Arial" w:cs="Arial"/>
          <w:b/>
          <w:bCs/>
          <w:sz w:val="24"/>
          <w:szCs w:val="24"/>
        </w:rPr>
        <w:t>. Memory, attention and decision processes and Environmental context and resources:</w:t>
      </w:r>
    </w:p>
    <w:p w14:paraId="3C54749A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Can you walk me through the process that is used to decide how many vaccines to order?</w:t>
      </w:r>
    </w:p>
    <w:p w14:paraId="0F0A0AAB" w14:textId="77777777" w:rsidR="00AA1CA1" w:rsidRDefault="00AA1CA1" w:rsidP="00AA1CA1">
      <w:pPr>
        <w:spacing w:before="240" w:after="60" w:line="480" w:lineRule="auto"/>
        <w:rPr>
          <w:rFonts w:ascii="Arial" w:hAnsi="Arial" w:cs="Arial"/>
          <w:sz w:val="24"/>
          <w:szCs w:val="24"/>
        </w:rPr>
      </w:pPr>
      <w:r w:rsidRPr="23087DCD">
        <w:rPr>
          <w:rFonts w:ascii="Arial" w:hAnsi="Arial" w:cs="Arial"/>
          <w:sz w:val="24"/>
          <w:szCs w:val="24"/>
        </w:rPr>
        <w:t>Can you walk me through the process that is used to decide to whom vaccines will be offered, among the inmates?</w:t>
      </w:r>
    </w:p>
    <w:p w14:paraId="0F4809FB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5</w:t>
      </w:r>
      <w:r w:rsidRPr="23087DCD">
        <w:rPr>
          <w:rFonts w:ascii="Arial" w:hAnsi="Arial" w:cs="Arial"/>
          <w:b/>
          <w:bCs/>
          <w:sz w:val="24"/>
          <w:szCs w:val="24"/>
        </w:rPr>
        <w:t xml:space="preserve">. Motivation: </w:t>
      </w:r>
    </w:p>
    <w:p w14:paraId="59B39D13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23087DCD">
        <w:rPr>
          <w:rFonts w:ascii="Arial" w:hAnsi="Arial" w:cs="Arial"/>
          <w:sz w:val="24"/>
          <w:szCs w:val="24"/>
        </w:rPr>
        <w:t xml:space="preserve">Are staff at the jail required to get the flu/COVID-19 vaccine? </w:t>
      </w:r>
    </w:p>
    <w:p w14:paraId="5A9DD943" w14:textId="77777777" w:rsidR="00AA1CA1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b/>
          <w:sz w:val="24"/>
          <w:szCs w:val="24"/>
        </w:rPr>
        <w:t>PROBE:</w:t>
      </w:r>
      <w:r w:rsidRPr="005D62D6">
        <w:rPr>
          <w:rFonts w:ascii="Arial" w:hAnsi="Arial" w:cs="Arial"/>
          <w:sz w:val="24"/>
          <w:szCs w:val="24"/>
        </w:rPr>
        <w:t xml:space="preserve"> If not, how do you think that workers decide whether or not to receive </w:t>
      </w:r>
    </w:p>
    <w:p w14:paraId="74A4C6BD" w14:textId="77777777" w:rsidR="00AA1CA1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the vaccines?</w:t>
      </w:r>
    </w:p>
    <w:p w14:paraId="706933F9" w14:textId="77777777" w:rsidR="00AA1CA1" w:rsidRPr="00486B2F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486B2F">
        <w:rPr>
          <w:rFonts w:ascii="Arial" w:hAnsi="Arial" w:cs="Arial"/>
          <w:sz w:val="24"/>
          <w:szCs w:val="24"/>
        </w:rPr>
        <w:t xml:space="preserve">Now that the COVID-19 vaccine is available to HSAs and populations living in jails, do you have a target percentage for vaccination of inmates? Of people who work at the jail? </w:t>
      </w:r>
    </w:p>
    <w:p w14:paraId="0EFBC648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6</w:t>
      </w:r>
      <w:r w:rsidRPr="23087DCD">
        <w:rPr>
          <w:rFonts w:ascii="Arial" w:hAnsi="Arial" w:cs="Arial"/>
          <w:b/>
          <w:bCs/>
          <w:sz w:val="24"/>
          <w:szCs w:val="24"/>
        </w:rPr>
        <w:t>. Optimism:</w:t>
      </w:r>
    </w:p>
    <w:p w14:paraId="6BF25E24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What thoughts do you have about the spread of infectious diseases through your institution in the short-term? In the long-term?</w:t>
      </w:r>
    </w:p>
    <w:p w14:paraId="4C128ECD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7</w:t>
      </w:r>
      <w:r w:rsidRPr="23087DCD">
        <w:rPr>
          <w:rFonts w:ascii="Arial" w:hAnsi="Arial" w:cs="Arial"/>
          <w:b/>
          <w:bCs/>
          <w:sz w:val="24"/>
          <w:szCs w:val="24"/>
        </w:rPr>
        <w:t>. Beliefs about consequences:</w:t>
      </w:r>
    </w:p>
    <w:p w14:paraId="7EFD34E5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lastRenderedPageBreak/>
        <w:t xml:space="preserve">How do you feel about increasing the rates of vaccination in your institution? </w:t>
      </w:r>
    </w:p>
    <w:p w14:paraId="52E34102" w14:textId="77777777" w:rsidR="00AA1CA1" w:rsidRPr="005D62D6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b/>
          <w:sz w:val="24"/>
          <w:szCs w:val="24"/>
        </w:rPr>
        <w:t>PROBE</w:t>
      </w:r>
      <w:r w:rsidRPr="005D62D6">
        <w:rPr>
          <w:rFonts w:ascii="Arial" w:hAnsi="Arial" w:cs="Arial"/>
          <w:sz w:val="24"/>
          <w:szCs w:val="24"/>
        </w:rPr>
        <w:t xml:space="preserve">: What are some of the benefits/challenges? </w:t>
      </w:r>
    </w:p>
    <w:p w14:paraId="7341C177" w14:textId="77777777" w:rsidR="00AA1CA1" w:rsidRPr="005D62D6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b/>
          <w:sz w:val="24"/>
          <w:szCs w:val="24"/>
        </w:rPr>
        <w:t>PROBE:</w:t>
      </w:r>
      <w:r w:rsidRPr="005D62D6">
        <w:rPr>
          <w:rFonts w:ascii="Arial" w:hAnsi="Arial" w:cs="Arial"/>
          <w:sz w:val="24"/>
          <w:szCs w:val="24"/>
        </w:rPr>
        <w:t xml:space="preserve"> Think about the flu, for example.</w:t>
      </w:r>
    </w:p>
    <w:p w14:paraId="3CA7E6F8" w14:textId="77777777" w:rsidR="00AA1CA1" w:rsidRPr="005D62D6" w:rsidRDefault="00AA1CA1" w:rsidP="00AA1CA1">
      <w:pPr>
        <w:spacing w:before="240"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In your experience, what are the attitudes that you’ve seen among the other HSAs around getting vaccinated themselves? (i.e. is it a hassle, does it make them feel safer….?)</w:t>
      </w:r>
    </w:p>
    <w:p w14:paraId="105491F0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8</w:t>
      </w:r>
      <w:r w:rsidRPr="23087DCD">
        <w:rPr>
          <w:rFonts w:ascii="Arial" w:hAnsi="Arial" w:cs="Arial"/>
          <w:b/>
          <w:bCs/>
          <w:sz w:val="24"/>
          <w:szCs w:val="24"/>
        </w:rPr>
        <w:t>. Goals</w:t>
      </w:r>
    </w:p>
    <w:p w14:paraId="176F4F80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How important is it to you to improve vaccination rates at your institution?</w:t>
      </w:r>
    </w:p>
    <w:p w14:paraId="24499487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9</w:t>
      </w:r>
      <w:r w:rsidRPr="23087DCD">
        <w:rPr>
          <w:rFonts w:ascii="Arial" w:hAnsi="Arial" w:cs="Arial"/>
          <w:b/>
          <w:bCs/>
          <w:sz w:val="24"/>
          <w:szCs w:val="24"/>
        </w:rPr>
        <w:t>. Behavioral regulation:</w:t>
      </w:r>
    </w:p>
    <w:p w14:paraId="35D3CD45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 xml:space="preserve">What are some barriers to vaccination of inmates? Of HSA workers? </w:t>
      </w:r>
    </w:p>
    <w:p w14:paraId="19769BD2" w14:textId="77777777" w:rsidR="00AA1CA1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b/>
          <w:sz w:val="24"/>
          <w:szCs w:val="24"/>
        </w:rPr>
        <w:t>PROBE</w:t>
      </w:r>
      <w:r w:rsidRPr="005D62D6">
        <w:rPr>
          <w:rFonts w:ascii="Arial" w:hAnsi="Arial" w:cs="Arial"/>
          <w:sz w:val="24"/>
          <w:szCs w:val="24"/>
        </w:rPr>
        <w:t xml:space="preserve">: other than health concerns, why are some inmates not getting </w:t>
      </w:r>
    </w:p>
    <w:p w14:paraId="76449343" w14:textId="77777777" w:rsidR="00AA1CA1" w:rsidRPr="005D62D6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vaccinated?</w:t>
      </w:r>
    </w:p>
    <w:p w14:paraId="3FD27896" w14:textId="77777777" w:rsidR="00AA1CA1" w:rsidRDefault="00AA1CA1" w:rsidP="00AA1CA1">
      <w:pPr>
        <w:spacing w:after="60" w:line="480" w:lineRule="auto"/>
        <w:rPr>
          <w:rFonts w:ascii="Arial" w:hAnsi="Arial" w:cs="Arial"/>
          <w:b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How is your jail planning to address these barriers?</w:t>
      </w:r>
    </w:p>
    <w:p w14:paraId="0868E717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10</w:t>
      </w:r>
      <w:r w:rsidRPr="23087DCD">
        <w:rPr>
          <w:rFonts w:ascii="Arial" w:hAnsi="Arial" w:cs="Arial"/>
          <w:b/>
          <w:bCs/>
          <w:sz w:val="24"/>
          <w:szCs w:val="24"/>
        </w:rPr>
        <w:t>. Reinforcement:</w:t>
      </w:r>
    </w:p>
    <w:p w14:paraId="3B76139B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In your opinion, what potential outcomes of vaccination would lead your institution to promote vaccination for all inmates and/or HSA workers? (for example: improved morale, lower infection rates, higher compliance of inmates….)</w:t>
      </w:r>
    </w:p>
    <w:p w14:paraId="3BDAE844" w14:textId="77777777" w:rsidR="00AA1CA1" w:rsidRPr="005D62D6" w:rsidRDefault="00AA1CA1" w:rsidP="00AA1CA1">
      <w:pPr>
        <w:spacing w:before="240"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What outcomes might make your colleagues more likely to get vaccinated?</w:t>
      </w:r>
    </w:p>
    <w:p w14:paraId="580D5311" w14:textId="77777777" w:rsidR="00AA1CA1" w:rsidRPr="005D62D6" w:rsidRDefault="00AA1CA1" w:rsidP="00AA1CA1">
      <w:pPr>
        <w:spacing w:before="240"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What outcomes might make your inmates more likely to get vaccinated?</w:t>
      </w:r>
    </w:p>
    <w:p w14:paraId="12388F44" w14:textId="77777777" w:rsidR="00AA1CA1" w:rsidRPr="00372F66" w:rsidRDefault="00AA1CA1" w:rsidP="00AA1CA1">
      <w:pPr>
        <w:spacing w:before="240"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How do you feel that offering vaccination affects the way that an inmate interacts with the jail’s medical system?</w:t>
      </w:r>
    </w:p>
    <w:p w14:paraId="1EDCE03F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11</w:t>
      </w:r>
      <w:r w:rsidRPr="23087DCD">
        <w:rPr>
          <w:rFonts w:ascii="Arial" w:hAnsi="Arial" w:cs="Arial"/>
          <w:b/>
          <w:bCs/>
          <w:sz w:val="24"/>
          <w:szCs w:val="24"/>
        </w:rPr>
        <w:t>. Skills:</w:t>
      </w:r>
    </w:p>
    <w:p w14:paraId="1A93A1BD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Can you describe any training that you’ve had in encouraging vaccination among inmates at your institution?</w:t>
      </w:r>
    </w:p>
    <w:p w14:paraId="2CB082C3" w14:textId="77777777" w:rsidR="00AA1CA1" w:rsidRPr="005D62D6" w:rsidRDefault="00AA1CA1" w:rsidP="00AA1CA1">
      <w:pPr>
        <w:spacing w:before="240"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How do you think that your medical training has influenced your personal attitudes towards vaccination?</w:t>
      </w:r>
    </w:p>
    <w:p w14:paraId="0A954809" w14:textId="77777777" w:rsidR="00AA1CA1" w:rsidRPr="005D62D6" w:rsidRDefault="00AA1CA1" w:rsidP="00AA1CA1">
      <w:pPr>
        <w:spacing w:before="240"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How do you think that your correctional training has influenced your personal attitudes towards vaccination?</w:t>
      </w:r>
    </w:p>
    <w:p w14:paraId="1BF948E7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 w:rsidRPr="23087DCD">
        <w:rPr>
          <w:rFonts w:ascii="Arial" w:hAnsi="Arial" w:cs="Arial"/>
          <w:b/>
          <w:bCs/>
          <w:sz w:val="24"/>
          <w:szCs w:val="24"/>
        </w:rPr>
        <w:t>1</w:t>
      </w:r>
      <w:r>
        <w:rPr>
          <w:rFonts w:ascii="Arial" w:hAnsi="Arial" w:cs="Arial"/>
          <w:b/>
          <w:bCs/>
          <w:sz w:val="24"/>
          <w:szCs w:val="24"/>
        </w:rPr>
        <w:t>2</w:t>
      </w:r>
      <w:r w:rsidRPr="23087DCD">
        <w:rPr>
          <w:rFonts w:ascii="Arial" w:hAnsi="Arial" w:cs="Arial"/>
          <w:b/>
          <w:bCs/>
          <w:sz w:val="24"/>
          <w:szCs w:val="24"/>
        </w:rPr>
        <w:t>. Social</w:t>
      </w:r>
      <w:r>
        <w:rPr>
          <w:rFonts w:ascii="Arial" w:hAnsi="Arial" w:cs="Arial"/>
          <w:b/>
          <w:bCs/>
          <w:sz w:val="24"/>
          <w:szCs w:val="24"/>
        </w:rPr>
        <w:t xml:space="preserve"> or P</w:t>
      </w:r>
      <w:r w:rsidRPr="23087DCD">
        <w:rPr>
          <w:rFonts w:ascii="Arial" w:hAnsi="Arial" w:cs="Arial"/>
          <w:b/>
          <w:bCs/>
          <w:sz w:val="24"/>
          <w:szCs w:val="24"/>
        </w:rPr>
        <w:t>rofessional role and identity/Social influences</w:t>
      </w:r>
    </w:p>
    <w:p w14:paraId="456E9245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 xml:space="preserve">Can you describe your personal experience about talking about vaccines to other staff at the jail? With inmates? </w:t>
      </w:r>
    </w:p>
    <w:p w14:paraId="3DEE3E6D" w14:textId="77777777" w:rsidR="00AA1CA1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b/>
          <w:sz w:val="24"/>
          <w:szCs w:val="24"/>
        </w:rPr>
        <w:t>PROBE:</w:t>
      </w:r>
      <w:r w:rsidRPr="005D62D6">
        <w:rPr>
          <w:rFonts w:ascii="Arial" w:hAnsi="Arial" w:cs="Arial"/>
          <w:sz w:val="24"/>
          <w:szCs w:val="24"/>
        </w:rPr>
        <w:t xml:space="preserve"> Have there been times when others who work at the jails have </w:t>
      </w:r>
    </w:p>
    <w:p w14:paraId="77DDC1DF" w14:textId="77777777" w:rsidR="00AA1CA1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disagreed with you about vaccination?</w:t>
      </w:r>
    </w:p>
    <w:p w14:paraId="116385E5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>How do you feel that interactions with others (including your co-workers, friends/family and the inmates with whom you interact) influence your decision to get vaccinated in general?</w:t>
      </w:r>
    </w:p>
    <w:p w14:paraId="32145BAA" w14:textId="77777777" w:rsidR="00AA1CA1" w:rsidRPr="005D62D6" w:rsidRDefault="00AA1CA1" w:rsidP="00AA1CA1">
      <w:pPr>
        <w:spacing w:before="240"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 xml:space="preserve">How might an inmate’s experience(s) with HSA staff impact their willingness to get vaccinated? </w:t>
      </w:r>
    </w:p>
    <w:p w14:paraId="520D4872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b/>
          <w:bCs/>
          <w:sz w:val="24"/>
          <w:szCs w:val="24"/>
        </w:rPr>
      </w:pPr>
      <w:r w:rsidRPr="23087DCD">
        <w:rPr>
          <w:rFonts w:ascii="Arial" w:hAnsi="Arial" w:cs="Arial"/>
          <w:b/>
          <w:bCs/>
          <w:sz w:val="24"/>
          <w:szCs w:val="24"/>
        </w:rPr>
        <w:t>1</w:t>
      </w:r>
      <w:r>
        <w:rPr>
          <w:rFonts w:ascii="Arial" w:hAnsi="Arial" w:cs="Arial"/>
          <w:b/>
          <w:bCs/>
          <w:sz w:val="24"/>
          <w:szCs w:val="24"/>
        </w:rPr>
        <w:t>3</w:t>
      </w:r>
      <w:r w:rsidRPr="23087DCD">
        <w:rPr>
          <w:rFonts w:ascii="Arial" w:hAnsi="Arial" w:cs="Arial"/>
          <w:b/>
          <w:bCs/>
          <w:sz w:val="24"/>
          <w:szCs w:val="24"/>
        </w:rPr>
        <w:t>. Beliefs about capabilities:</w:t>
      </w:r>
    </w:p>
    <w:p w14:paraId="62A12663" w14:textId="77777777" w:rsidR="00AA1CA1" w:rsidRPr="005D62D6" w:rsidRDefault="00AA1CA1" w:rsidP="00AA1CA1">
      <w:pPr>
        <w:spacing w:after="60"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 xml:space="preserve">How do you think that your natural ability to fight off an infectious disease, like the flu, without a vaccine affects your desire to get vaccinated? </w:t>
      </w:r>
    </w:p>
    <w:p w14:paraId="5B4A9029" w14:textId="77777777" w:rsidR="00AA1CA1" w:rsidRPr="005D62D6" w:rsidRDefault="00AA1CA1" w:rsidP="00AA1CA1">
      <w:pPr>
        <w:spacing w:after="60" w:line="480" w:lineRule="auto"/>
        <w:ind w:firstLine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b/>
          <w:sz w:val="24"/>
          <w:szCs w:val="24"/>
        </w:rPr>
        <w:t>PROBE</w:t>
      </w:r>
      <w:r w:rsidRPr="005D62D6">
        <w:rPr>
          <w:rFonts w:ascii="Arial" w:hAnsi="Arial" w:cs="Arial"/>
          <w:sz w:val="24"/>
          <w:szCs w:val="24"/>
        </w:rPr>
        <w:t>: Tell me more about that…</w:t>
      </w:r>
    </w:p>
    <w:p w14:paraId="568959D2" w14:textId="77777777" w:rsidR="00AA1CA1" w:rsidRPr="005D62D6" w:rsidRDefault="00AA1CA1" w:rsidP="00AA1CA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23087DCD">
        <w:rPr>
          <w:rFonts w:ascii="Arial" w:hAnsi="Arial" w:cs="Arial"/>
          <w:b/>
          <w:bCs/>
          <w:sz w:val="24"/>
          <w:szCs w:val="24"/>
        </w:rPr>
        <w:lastRenderedPageBreak/>
        <w:t>1</w:t>
      </w:r>
      <w:r>
        <w:rPr>
          <w:rFonts w:ascii="Arial" w:hAnsi="Arial" w:cs="Arial"/>
          <w:b/>
          <w:bCs/>
          <w:sz w:val="24"/>
          <w:szCs w:val="24"/>
        </w:rPr>
        <w:t>4</w:t>
      </w:r>
      <w:r w:rsidRPr="23087DCD">
        <w:rPr>
          <w:rFonts w:ascii="Arial" w:hAnsi="Arial" w:cs="Arial"/>
          <w:b/>
          <w:bCs/>
          <w:sz w:val="24"/>
          <w:szCs w:val="24"/>
        </w:rPr>
        <w:t>. Emotion:</w:t>
      </w:r>
    </w:p>
    <w:p w14:paraId="6E47C0D3" w14:textId="77777777" w:rsidR="00AA1CA1" w:rsidRPr="005D62D6" w:rsidRDefault="00AA1CA1" w:rsidP="00AA1CA1">
      <w:pPr>
        <w:spacing w:line="480" w:lineRule="auto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sz w:val="24"/>
          <w:szCs w:val="24"/>
        </w:rPr>
        <w:t xml:space="preserve">How do your feelings about vaccination influence your decision to get vaccinated? </w:t>
      </w:r>
    </w:p>
    <w:p w14:paraId="51BD624D" w14:textId="77777777" w:rsidR="00AA1CA1" w:rsidRDefault="00AA1CA1" w:rsidP="00AA1CA1">
      <w:pPr>
        <w:spacing w:line="480" w:lineRule="auto"/>
        <w:ind w:left="720"/>
        <w:rPr>
          <w:rFonts w:ascii="Arial" w:hAnsi="Arial" w:cs="Arial"/>
          <w:sz w:val="24"/>
          <w:szCs w:val="24"/>
        </w:rPr>
      </w:pPr>
      <w:r w:rsidRPr="005D62D6">
        <w:rPr>
          <w:rFonts w:ascii="Arial" w:hAnsi="Arial" w:cs="Arial"/>
          <w:b/>
          <w:sz w:val="24"/>
          <w:szCs w:val="24"/>
        </w:rPr>
        <w:t>PROBE:</w:t>
      </w:r>
      <w:r w:rsidRPr="005D62D6">
        <w:rPr>
          <w:rFonts w:ascii="Arial" w:hAnsi="Arial" w:cs="Arial"/>
          <w:sz w:val="24"/>
          <w:szCs w:val="24"/>
        </w:rPr>
        <w:t xml:space="preserve"> Which emotion (i.e. hopefulness, fear, anxiety, etc…) most significantly determines your decision to get/not get vaccinated regularly?</w:t>
      </w:r>
    </w:p>
    <w:p w14:paraId="6971035B" w14:textId="77777777" w:rsidR="00AA1CA1" w:rsidRDefault="00AA1CA1" w:rsidP="00AA1CA1">
      <w:p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b/>
          <w:bCs/>
          <w:color w:val="000000" w:themeColor="text1"/>
          <w:sz w:val="24"/>
          <w:szCs w:val="24"/>
        </w:rPr>
        <w:t>Legend:</w:t>
      </w:r>
    </w:p>
    <w:p w14:paraId="2F9A9CAA" w14:textId="77777777" w:rsidR="00AA1CA1" w:rsidRPr="00A6422A" w:rsidRDefault="00AA1CA1" w:rsidP="00AA1CA1">
      <w:pPr>
        <w:pStyle w:val="ListParagraph"/>
        <w:numPr>
          <w:ilvl w:val="1"/>
          <w:numId w:val="1"/>
        </w:num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HSA: Health Services Administrator</w:t>
      </w:r>
    </w:p>
    <w:p w14:paraId="59790118" w14:textId="77777777" w:rsidR="00AA1CA1" w:rsidRPr="00A6422A" w:rsidRDefault="00AA1CA1" w:rsidP="00AA1CA1">
      <w:pPr>
        <w:pStyle w:val="ListParagraph"/>
        <w:numPr>
          <w:ilvl w:val="1"/>
          <w:numId w:val="1"/>
        </w:num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Flu: Influenza</w:t>
      </w:r>
    </w:p>
    <w:p w14:paraId="122BDFAC" w14:textId="77777777" w:rsidR="00AA1CA1" w:rsidRPr="00A6422A" w:rsidRDefault="00AA1CA1" w:rsidP="00AA1CA1">
      <w:pPr>
        <w:pStyle w:val="ListParagraph"/>
        <w:numPr>
          <w:ilvl w:val="1"/>
          <w:numId w:val="1"/>
        </w:num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COVID-19: Coronavirus Disease 2019</w:t>
      </w:r>
    </w:p>
    <w:p w14:paraId="383076D1" w14:textId="77777777" w:rsidR="00AA1CA1" w:rsidRDefault="00AA1CA1" w:rsidP="00AA1CA1">
      <w:pPr>
        <w:spacing w:before="240" w:after="60" w:line="480" w:lineRule="auto"/>
        <w:rPr>
          <w:rFonts w:ascii="Arial" w:hAnsi="Arial" w:cs="Arial"/>
          <w:i/>
          <w:iCs/>
          <w:sz w:val="24"/>
          <w:szCs w:val="24"/>
        </w:rPr>
      </w:pPr>
    </w:p>
    <w:p w14:paraId="364B05A5" w14:textId="77777777" w:rsidR="00AA1CA1" w:rsidRDefault="00AA1CA1" w:rsidP="00AA1CA1">
      <w:pPr>
        <w:spacing w:before="240" w:after="60" w:line="480" w:lineRule="auto"/>
        <w:rPr>
          <w:rFonts w:ascii="Arial" w:hAnsi="Arial" w:cs="Arial"/>
          <w:i/>
          <w:iCs/>
          <w:sz w:val="24"/>
          <w:szCs w:val="24"/>
        </w:rPr>
      </w:pPr>
    </w:p>
    <w:p w14:paraId="77245CFC" w14:textId="77777777" w:rsidR="00AA1CA1" w:rsidRDefault="00AA1CA1" w:rsidP="00AA1CA1">
      <w:pPr>
        <w:spacing w:before="240" w:after="60" w:line="480" w:lineRule="auto"/>
        <w:rPr>
          <w:rFonts w:ascii="Arial" w:hAnsi="Arial" w:cs="Arial"/>
          <w:i/>
          <w:iCs/>
          <w:sz w:val="24"/>
          <w:szCs w:val="24"/>
        </w:rPr>
      </w:pPr>
    </w:p>
    <w:p w14:paraId="49102BC7" w14:textId="77777777" w:rsidR="00AA1CA1" w:rsidRPr="0007081E" w:rsidRDefault="00AA1CA1" w:rsidP="00AA1CA1">
      <w:pPr>
        <w:spacing w:before="240" w:after="60" w:line="480" w:lineRule="auto"/>
        <w:rPr>
          <w:rFonts w:ascii="Arial" w:hAnsi="Arial" w:cs="Arial"/>
          <w:i/>
          <w:iCs/>
          <w:sz w:val="24"/>
          <w:szCs w:val="24"/>
        </w:rPr>
      </w:pPr>
      <w:r w:rsidRPr="0007081E">
        <w:rPr>
          <w:rFonts w:ascii="Arial" w:hAnsi="Arial" w:cs="Arial"/>
          <w:i/>
          <w:iCs/>
          <w:sz w:val="24"/>
          <w:szCs w:val="24"/>
        </w:rPr>
        <w:t xml:space="preserve">Supplement </w:t>
      </w:r>
      <w:r>
        <w:rPr>
          <w:rFonts w:ascii="Arial" w:hAnsi="Arial" w:cs="Arial"/>
          <w:i/>
          <w:iCs/>
          <w:sz w:val="24"/>
          <w:szCs w:val="24"/>
        </w:rPr>
        <w:t>3</w:t>
      </w:r>
      <w:r w:rsidRPr="0007081E">
        <w:rPr>
          <w:rFonts w:ascii="Arial" w:hAnsi="Arial" w:cs="Arial"/>
          <w:i/>
          <w:iCs/>
          <w:sz w:val="24"/>
          <w:szCs w:val="24"/>
        </w:rPr>
        <w:t>. Transcript Codebook</w:t>
      </w:r>
    </w:p>
    <w:tbl>
      <w:tblPr>
        <w:tblW w:w="8815" w:type="dxa"/>
        <w:jc w:val="center"/>
        <w:tblLayout w:type="fixed"/>
        <w:tblLook w:val="0400" w:firstRow="0" w:lastRow="0" w:firstColumn="0" w:lastColumn="0" w:noHBand="0" w:noVBand="1"/>
      </w:tblPr>
      <w:tblGrid>
        <w:gridCol w:w="3415"/>
        <w:gridCol w:w="5400"/>
      </w:tblGrid>
      <w:tr w:rsidR="00AA1CA1" w:rsidRPr="005D62D6" w14:paraId="71CC6362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 w:themeFill="background2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C6C516E" w14:textId="77777777" w:rsidR="00AA1CA1" w:rsidRPr="005D62D6" w:rsidRDefault="00AA1CA1" w:rsidP="00C8613B">
            <w:pPr>
              <w:spacing w:after="24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b/>
                <w:sz w:val="24"/>
                <w:szCs w:val="24"/>
              </w:rPr>
              <w:t>Code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 w:themeFill="background2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27C9E29" w14:textId="77777777" w:rsidR="00AA1CA1" w:rsidRPr="005D62D6" w:rsidRDefault="00AA1CA1" w:rsidP="00C8613B">
            <w:pPr>
              <w:spacing w:after="24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b/>
                <w:sz w:val="24"/>
                <w:szCs w:val="24"/>
              </w:rPr>
              <w:t>Definition of what it means</w:t>
            </w:r>
          </w:p>
        </w:tc>
      </w:tr>
      <w:tr w:rsidR="00AA1CA1" w:rsidRPr="005D62D6" w14:paraId="59746F9F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0D944C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Beliefs, attitudes about health and prevention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28FEFE74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Personal feelings (beliefs and attitudes) re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 xml:space="preserve">garding 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vaccination determine individual's willingness to be vaccinated</w:t>
            </w:r>
          </w:p>
        </w:tc>
      </w:tr>
      <w:tr w:rsidR="00AA1CA1" w:rsidRPr="005D62D6" w14:paraId="58D81BD3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2EB0B8A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Benchmarking: external comparisons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2692BC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Compares current vaccination rates to past vaccination rates </w:t>
            </w:r>
            <w:r w:rsidRPr="005D62D6">
              <w:rPr>
                <w:rFonts w:ascii="Arial" w:eastAsia="Times New Roman" w:hAnsi="Arial" w:cs="Arial"/>
                <w:b/>
                <w:sz w:val="24"/>
                <w:szCs w:val="24"/>
              </w:rPr>
              <w:t>in different facilities</w:t>
            </w:r>
          </w:p>
        </w:tc>
      </w:tr>
      <w:tr w:rsidR="00AA1CA1" w:rsidRPr="005D62D6" w14:paraId="40A12DF5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5B04C49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Benchmarking: internal comparisons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76B762C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Compares current vaccination rates to past vaccination rates </w:t>
            </w:r>
            <w:r w:rsidRPr="005D62D6">
              <w:rPr>
                <w:rFonts w:ascii="Arial" w:eastAsia="Times New Roman" w:hAnsi="Arial" w:cs="Arial"/>
                <w:b/>
                <w:sz w:val="24"/>
                <w:szCs w:val="24"/>
              </w:rPr>
              <w:t>in the same facility</w:t>
            </w:r>
          </w:p>
        </w:tc>
      </w:tr>
      <w:tr w:rsidR="00AA1CA1" w:rsidRPr="005D62D6" w14:paraId="7BDC0712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26CDDC9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Communication/Media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58509F7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Hearing info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rmation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(true or not) from others or from the media as an influence on vaccine hesitancy</w:t>
            </w:r>
          </w:p>
        </w:tc>
      </w:tr>
      <w:tr w:rsidR="00AA1CA1" w:rsidRPr="005D62D6" w14:paraId="16E1BA37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308332D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Community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CA02615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How affairs in the community, outside of the jail, affect va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ccination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practices in jail</w:t>
            </w:r>
          </w:p>
        </w:tc>
      </w:tr>
      <w:tr w:rsidR="00AA1CA1" w:rsidRPr="005D62D6" w14:paraId="50350203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CB18780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Complacency vs.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 xml:space="preserve"> </w:t>
            </w: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Aspiration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1A82A30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Reference to respondent's level of acceptance of current vaccination rates in their jail and the amount of consideration given to increasing va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 xml:space="preserve">ccination 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rates</w:t>
            </w:r>
          </w:p>
          <w:p w14:paraId="5B677AD5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b/>
                <w:sz w:val="24"/>
                <w:szCs w:val="24"/>
              </w:rPr>
              <w:t>Complacency: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OK with current rates</w:t>
            </w:r>
          </w:p>
          <w:p w14:paraId="2BE01FE9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b/>
                <w:sz w:val="24"/>
                <w:szCs w:val="24"/>
              </w:rPr>
              <w:t>Aspiration: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respondent intimates that they want higher vaccination rates</w:t>
            </w:r>
          </w:p>
        </w:tc>
      </w:tr>
      <w:tr w:rsidR="00AA1CA1" w:rsidRPr="005D62D6" w14:paraId="5F806238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C9B1B29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Costs: Financial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56DC738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The financial price of a vaccine as a determinant of willingness to get vaccinated</w:t>
            </w:r>
          </w:p>
        </w:tc>
      </w:tr>
      <w:tr w:rsidR="00AA1CA1" w:rsidRPr="005D62D6" w14:paraId="4953922B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B44E4FF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lastRenderedPageBreak/>
              <w:t>Design of the Vaccination Program/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 xml:space="preserve"> </w:t>
            </w: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Mode of Delivery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14:paraId="7D11DEA1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1) Whether or not (and how) a specific program/methodology was designed to handle offering/ordering/distribution of vaccines in the jail; whether or not interviewee knows how va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ccination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program was developed</w:t>
            </w:r>
          </w:p>
          <w:p w14:paraId="3196B815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2) How vaccination is offered/promoted methodically in jail</w:t>
            </w:r>
          </w:p>
          <w:p w14:paraId="7E20BF30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3) requirement among staff to get vaccinated outside of the jail</w:t>
            </w:r>
          </w:p>
        </w:tc>
      </w:tr>
      <w:tr w:rsidR="00AA1CA1" w:rsidRPr="005D62D6" w14:paraId="33D1BFE5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61B4DAB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Free Will vs. Obligation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07F6EFE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Choosing to get vaccinated (or not) rooted in personal decision-making (free will) or feeling compelled by reasons other than personal choice (obligation)</w:t>
            </w:r>
          </w:p>
        </w:tc>
      </w:tr>
      <w:tr w:rsidR="00AA1CA1" w:rsidRPr="005D62D6" w14:paraId="2706AEED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0BB81D2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Health Systems and Providers Trust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4701B2A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1) How the strength of a potential recipient's trust in their provider or their 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healthcare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system acts as a facilitator of vaccination</w:t>
            </w:r>
          </w:p>
          <w:p w14:paraId="5BCEC920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2) How the vaccination might strengthen the trust a recipient has in their jail's health system/provider</w:t>
            </w:r>
          </w:p>
        </w:tc>
      </w:tr>
      <w:tr w:rsidR="00AA1CA1" w:rsidRPr="005D62D6" w14:paraId="1DF060F0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671713F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Immunization: Social Norm vs. Not Needed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9124BBE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References motivation to get vaccinated as rooted in need to do it for others/societal good or references a rejection of this idea</w:t>
            </w:r>
          </w:p>
        </w:tc>
      </w:tr>
      <w:tr w:rsidR="00AA1CA1" w:rsidRPr="005D62D6" w14:paraId="5645F32B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9C39169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Influential Leaders, Immunization Program Gatekeepers and Anti- or Pro-Vaccination Lobbies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EAE21CA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1) References to the involvement and/or stance taken by these individuals/groups as a facilitator/barrier to promoting vaccination in jails</w:t>
            </w:r>
          </w:p>
          <w:p w14:paraId="09532884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2) leading by example in jail</w:t>
            </w:r>
          </w:p>
        </w:tc>
      </w:tr>
      <w:tr w:rsidR="00AA1CA1" w:rsidRPr="005D62D6" w14:paraId="683340BF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48EA0B2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Introduction of a New Vaccine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EB7B1F7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Reference to attitudes re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 xml:space="preserve">garding 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vaccination being influenced by the novelty of a vaccine</w:t>
            </w:r>
          </w:p>
        </w:tc>
      </w:tr>
      <w:tr w:rsidR="00AA1CA1" w:rsidRPr="005D62D6" w14:paraId="0548465D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147CE82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Logistics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ACA1304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Logistics (i.e. ease, hassle, 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number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of steps) 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in the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ordering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 xml:space="preserve"> and/or 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administ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ration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vaccinations referenced as a facilitator/barrier</w:t>
            </w:r>
          </w:p>
        </w:tc>
      </w:tr>
      <w:tr w:rsidR="00AA1CA1" w:rsidRPr="005D62D6" w14:paraId="79A74120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0C02352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Peer Communication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617C9D9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Conversations with peers (i.e. HSA to HSA, inmate to inmate) about vaccination</w:t>
            </w:r>
          </w:p>
        </w:tc>
      </w:tr>
      <w:tr w:rsidR="00AA1CA1" w:rsidRPr="005D62D6" w14:paraId="42AB005B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07A6AC7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Peer Pressure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35F1B67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Using the opinions of peers to impede or facilitate vaccination in jail</w:t>
            </w:r>
          </w:p>
        </w:tc>
      </w:tr>
      <w:tr w:rsidR="00AA1CA1" w:rsidRPr="005D62D6" w14:paraId="48C65435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53976E8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Personal, Family and/or Community Members’ Experiences with Vaccination, Including Pain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8935F92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Reference to past experiences with vaccination (positive and/or negative)</w:t>
            </w:r>
          </w:p>
        </w:tc>
      </w:tr>
      <w:tr w:rsidR="00AA1CA1" w:rsidRPr="005D62D6" w14:paraId="73F2FF4F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B994BF1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Policies/Politics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30362D3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Internal or external policies and/or politics determine institutional norms/attitudes towards vaccination</w:t>
            </w:r>
          </w:p>
        </w:tc>
      </w:tr>
      <w:tr w:rsidR="00AA1CA1" w:rsidRPr="005D62D6" w14:paraId="59EE93E5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C395E8D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Reliability/Source of the Vaccine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FED33F1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Recipients/Interviewees’ feelings about the source of the ingredients in the vaccine and/or 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lastRenderedPageBreak/>
              <w:t>their thoughts on the reliability (ability to do its job) of the vaccine </w:t>
            </w:r>
          </w:p>
        </w:tc>
      </w:tr>
      <w:tr w:rsidR="00AA1CA1" w:rsidRPr="005D62D6" w14:paraId="798DBDBE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0AC8EE2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lastRenderedPageBreak/>
              <w:t>Religion/Culture/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 xml:space="preserve"> </w:t>
            </w: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Gender/SES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6F25402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How the recipient's religion/culture/gender/ socioeconomic status determines their willingness/hesitancy to be vaccinated</w:t>
            </w:r>
          </w:p>
        </w:tc>
      </w:tr>
      <w:tr w:rsidR="00AA1CA1" w:rsidRPr="005D62D6" w14:paraId="110BCC16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DB52D3D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Risk/Benefit (Perceived/Heuristic)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A9569E2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Reference to someone weighing the what they personally </w:t>
            </w:r>
            <w:r w:rsidRPr="00A27FDC">
              <w:rPr>
                <w:rFonts w:ascii="Arial" w:eastAsia="Times New Roman" w:hAnsi="Arial" w:cs="Arial"/>
                <w:iCs/>
                <w:sz w:val="24"/>
                <w:szCs w:val="24"/>
              </w:rPr>
              <w:t>perceive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the risks and benefits of vaccination to be as a factor in their attitude towards vaccination</w:t>
            </w:r>
          </w:p>
        </w:tc>
      </w:tr>
      <w:tr w:rsidR="00AA1CA1" w:rsidRPr="005D62D6" w14:paraId="709556AF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CA11853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Risk/Benefit (Epidemiological and Scientific Evidence)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B2EE1B3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Reference to someone weighing the scientifically studied/epidemiological risks and benefits of vaccination as a factor in their attitude towards vaccination</w:t>
            </w:r>
          </w:p>
        </w:tc>
      </w:tr>
      <w:tr w:rsidR="00AA1CA1" w:rsidRPr="005D62D6" w14:paraId="217D48C5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C2B5C6E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The Strength of the Recommendation and/or Knowledge Base and/or Attitude of Healthcare Professionals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685AE52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Reference to how the intensity of the recommendation/knowledge of 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healthcare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providers as a barrier/facilitator of vaccination</w:t>
            </w:r>
          </w:p>
        </w:tc>
      </w:tr>
      <w:tr w:rsidR="00AA1CA1" w:rsidRPr="005D62D6" w14:paraId="7146461F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E5D8442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Trust in the Healthcare System and Healthcare Providers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4A7B7E3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Trust in </w:t>
            </w:r>
            <w:r>
              <w:rPr>
                <w:rFonts w:ascii="Arial" w:eastAsia="Times New Roman" w:hAnsi="Arial" w:cs="Arial"/>
                <w:sz w:val="24"/>
                <w:szCs w:val="24"/>
              </w:rPr>
              <w:t>healthcare</w:t>
            </w:r>
            <w:r w:rsidRPr="005D62D6">
              <w:rPr>
                <w:rFonts w:ascii="Arial" w:eastAsia="Times New Roman" w:hAnsi="Arial" w:cs="Arial"/>
                <w:sz w:val="24"/>
                <w:szCs w:val="24"/>
              </w:rPr>
              <w:t xml:space="preserve"> providers as a motivator/deterrent for vaccination among incarcerated</w:t>
            </w:r>
          </w:p>
        </w:tc>
      </w:tr>
      <w:tr w:rsidR="00AA1CA1" w:rsidRPr="005D62D6" w14:paraId="795175F4" w14:textId="77777777" w:rsidTr="00C8613B">
        <w:trPr>
          <w:jc w:val="center"/>
        </w:trPr>
        <w:tc>
          <w:tcPr>
            <w:tcW w:w="341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FFCF81E" w14:textId="77777777" w:rsidR="00AA1CA1" w:rsidRPr="00423A2B" w:rsidRDefault="00AA1CA1" w:rsidP="00C8613B">
            <w:pPr>
              <w:spacing w:line="240" w:lineRule="auto"/>
              <w:ind w:left="360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423A2B">
              <w:rPr>
                <w:rFonts w:ascii="Arial" w:eastAsia="Times New Roman" w:hAnsi="Arial" w:cs="Arial"/>
                <w:sz w:val="24"/>
                <w:szCs w:val="24"/>
              </w:rPr>
              <w:t>Turnover</w:t>
            </w:r>
          </w:p>
        </w:tc>
        <w:tc>
          <w:tcPr>
            <w:tcW w:w="54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6C75D42" w14:textId="77777777" w:rsidR="00AA1CA1" w:rsidRPr="005D62D6" w:rsidRDefault="00AA1CA1" w:rsidP="00C8613B">
            <w:pPr>
              <w:spacing w:line="240" w:lineRule="auto"/>
              <w:jc w:val="left"/>
              <w:rPr>
                <w:rFonts w:ascii="Arial" w:eastAsia="Times New Roman" w:hAnsi="Arial" w:cs="Arial"/>
                <w:sz w:val="24"/>
                <w:szCs w:val="24"/>
              </w:rPr>
            </w:pPr>
            <w:r w:rsidRPr="005D62D6">
              <w:rPr>
                <w:rFonts w:ascii="Arial" w:eastAsia="Times New Roman" w:hAnsi="Arial" w:cs="Arial"/>
                <w:sz w:val="24"/>
                <w:szCs w:val="24"/>
              </w:rPr>
              <w:t>Transient nature of incarcerated population as a facilitator or barrier of vaccination initiatives</w:t>
            </w:r>
          </w:p>
        </w:tc>
      </w:tr>
    </w:tbl>
    <w:p w14:paraId="45270EB2" w14:textId="77777777" w:rsidR="00AA1CA1" w:rsidRPr="00A27FDC" w:rsidRDefault="00AA1CA1" w:rsidP="00AA1CA1">
      <w:pPr>
        <w:pBdr>
          <w:top w:val="nil"/>
          <w:left w:val="nil"/>
          <w:bottom w:val="nil"/>
          <w:right w:val="nil"/>
          <w:between w:val="nil"/>
        </w:pBdr>
        <w:spacing w:before="240" w:after="60" w:line="240" w:lineRule="auto"/>
        <w:jc w:val="left"/>
        <w:rPr>
          <w:rFonts w:ascii="Arial" w:hAnsi="Arial" w:cs="Arial"/>
          <w:b/>
          <w:bCs/>
          <w:sz w:val="24"/>
          <w:szCs w:val="24"/>
        </w:rPr>
      </w:pPr>
      <w:r w:rsidRPr="00A27FDC">
        <w:rPr>
          <w:rFonts w:ascii="Arial" w:hAnsi="Arial" w:cs="Arial"/>
          <w:b/>
          <w:bCs/>
          <w:sz w:val="24"/>
          <w:szCs w:val="24"/>
        </w:rPr>
        <w:t>Legend:</w:t>
      </w:r>
    </w:p>
    <w:p w14:paraId="066BA2A7" w14:textId="77777777" w:rsidR="00AA1CA1" w:rsidRPr="00A6422A" w:rsidRDefault="00AA1CA1" w:rsidP="00AA1CA1">
      <w:pPr>
        <w:pStyle w:val="ListParagraph"/>
        <w:numPr>
          <w:ilvl w:val="1"/>
          <w:numId w:val="1"/>
        </w:num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HSA: Health Services Administrator</w:t>
      </w:r>
    </w:p>
    <w:p w14:paraId="6A4B87EE" w14:textId="77777777" w:rsidR="00AA1CA1" w:rsidRPr="00A6422A" w:rsidRDefault="00AA1CA1" w:rsidP="00AA1CA1">
      <w:pPr>
        <w:pStyle w:val="ListParagraph"/>
        <w:numPr>
          <w:ilvl w:val="1"/>
          <w:numId w:val="1"/>
        </w:numPr>
        <w:spacing w:line="240" w:lineRule="auto"/>
        <w:jc w:val="left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COVID-19: Coronavirus Disease 2019</w:t>
      </w:r>
    </w:p>
    <w:p w14:paraId="6EAA9631" w14:textId="77777777" w:rsidR="00AA1CA1" w:rsidRDefault="00AA1CA1" w:rsidP="00AA1CA1">
      <w:pPr>
        <w:pBdr>
          <w:top w:val="nil"/>
          <w:left w:val="nil"/>
          <w:bottom w:val="nil"/>
          <w:right w:val="nil"/>
          <w:between w:val="nil"/>
        </w:pBdr>
        <w:spacing w:before="240" w:after="60" w:line="240" w:lineRule="auto"/>
        <w:jc w:val="left"/>
        <w:rPr>
          <w:rFonts w:ascii="Arial" w:hAnsi="Arial" w:cs="Arial"/>
          <w:i/>
          <w:iCs/>
          <w:sz w:val="24"/>
          <w:szCs w:val="24"/>
        </w:rPr>
      </w:pPr>
    </w:p>
    <w:p w14:paraId="2150C2C0" w14:textId="77777777" w:rsidR="00AA1CA1" w:rsidRDefault="00AA1CA1" w:rsidP="00AA1CA1">
      <w:pPr>
        <w:pBdr>
          <w:top w:val="nil"/>
          <w:left w:val="nil"/>
          <w:bottom w:val="nil"/>
          <w:right w:val="nil"/>
          <w:between w:val="nil"/>
        </w:pBdr>
        <w:spacing w:before="240" w:after="60" w:line="240" w:lineRule="auto"/>
        <w:jc w:val="left"/>
        <w:rPr>
          <w:rFonts w:ascii="Arial" w:hAnsi="Arial" w:cs="Arial"/>
          <w:i/>
          <w:iCs/>
          <w:sz w:val="24"/>
          <w:szCs w:val="24"/>
        </w:rPr>
      </w:pPr>
    </w:p>
    <w:p w14:paraId="324BF76C" w14:textId="77777777" w:rsidR="00AA1CA1" w:rsidRPr="0007081E" w:rsidRDefault="00AA1CA1" w:rsidP="00AA1CA1">
      <w:pPr>
        <w:pBdr>
          <w:top w:val="nil"/>
          <w:left w:val="nil"/>
          <w:bottom w:val="nil"/>
          <w:right w:val="nil"/>
          <w:between w:val="nil"/>
        </w:pBdr>
        <w:spacing w:before="240" w:after="60" w:line="240" w:lineRule="auto"/>
        <w:jc w:val="left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Supplement 4. Weight of codes applied to interview transcripts and themes emergent from those codes.</w:t>
      </w:r>
    </w:p>
    <w:tbl>
      <w:tblPr>
        <w:tblStyle w:val="TableGrid"/>
        <w:tblW w:w="9261" w:type="dxa"/>
        <w:tblLook w:val="04A0" w:firstRow="1" w:lastRow="0" w:firstColumn="1" w:lastColumn="0" w:noHBand="0" w:noVBand="1"/>
      </w:tblPr>
      <w:tblGrid>
        <w:gridCol w:w="1912"/>
        <w:gridCol w:w="3663"/>
        <w:gridCol w:w="1843"/>
        <w:gridCol w:w="1843"/>
      </w:tblGrid>
      <w:tr w:rsidR="00AA1CA1" w14:paraId="16155C77" w14:textId="77777777" w:rsidTr="00C8613B">
        <w:tc>
          <w:tcPr>
            <w:tcW w:w="1912" w:type="dxa"/>
            <w:shd w:val="clear" w:color="auto" w:fill="E7E6E6" w:themeFill="background2"/>
          </w:tcPr>
          <w:p w14:paraId="275FC280" w14:textId="77777777" w:rsidR="00AA1CA1" w:rsidRPr="005E51C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23CB1190">
              <w:rPr>
                <w:rFonts w:ascii="Arial" w:hAnsi="Arial" w:cs="Arial"/>
                <w:b/>
                <w:bCs/>
                <w:sz w:val="24"/>
                <w:szCs w:val="24"/>
              </w:rPr>
              <w:t>Theme</w:t>
            </w:r>
          </w:p>
        </w:tc>
        <w:tc>
          <w:tcPr>
            <w:tcW w:w="3663" w:type="dxa"/>
            <w:shd w:val="clear" w:color="auto" w:fill="E7E6E6" w:themeFill="background2"/>
          </w:tcPr>
          <w:p w14:paraId="1FB5814B" w14:textId="77777777" w:rsidR="00AA1CA1" w:rsidRPr="005E51C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5E51C1">
              <w:rPr>
                <w:rFonts w:ascii="Arial" w:hAnsi="Arial" w:cs="Arial"/>
                <w:b/>
                <w:bCs/>
                <w:sz w:val="24"/>
                <w:szCs w:val="24"/>
              </w:rPr>
              <w:t>Code</w:t>
            </w:r>
          </w:p>
        </w:tc>
        <w:tc>
          <w:tcPr>
            <w:tcW w:w="1843" w:type="dxa"/>
            <w:shd w:val="clear" w:color="auto" w:fill="E7E6E6" w:themeFill="background2"/>
          </w:tcPr>
          <w:p w14:paraId="112DD717" w14:textId="77777777" w:rsidR="00AA1CA1" w:rsidRDefault="00AA1CA1" w:rsidP="00C8613B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  <w:t>N</w:t>
            </w:r>
            <w:r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39278075"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  <w:t>of Interviewees Who Referenced</w:t>
            </w:r>
          </w:p>
        </w:tc>
        <w:tc>
          <w:tcPr>
            <w:tcW w:w="1843" w:type="dxa"/>
            <w:shd w:val="clear" w:color="auto" w:fill="E7E6E6" w:themeFill="background2"/>
          </w:tcPr>
          <w:p w14:paraId="26A153B7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N of Total 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>Times</w:t>
            </w:r>
            <w:r w:rsidRPr="39278075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>Code was Applied</w:t>
            </w:r>
          </w:p>
        </w:tc>
      </w:tr>
      <w:tr w:rsidR="00AA1CA1" w14:paraId="18AA574F" w14:textId="77777777" w:rsidTr="00C8613B">
        <w:trPr>
          <w:trHeight w:val="450"/>
        </w:trPr>
        <w:tc>
          <w:tcPr>
            <w:tcW w:w="1912" w:type="dxa"/>
            <w:vMerge w:val="restart"/>
          </w:tcPr>
          <w:p w14:paraId="4C88F18F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sz w:val="24"/>
                <w:szCs w:val="24"/>
              </w:rPr>
            </w:pPr>
          </w:p>
          <w:p w14:paraId="3CA7DADC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23CB1190">
              <w:rPr>
                <w:rFonts w:ascii="Arial" w:hAnsi="Arial" w:cs="Arial"/>
                <w:b/>
                <w:bCs/>
                <w:sz w:val="24"/>
                <w:szCs w:val="24"/>
              </w:rPr>
              <w:t>Incarceration as an opportunity for vaccination</w:t>
            </w:r>
          </w:p>
          <w:p w14:paraId="0E83F095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76B1429E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lastRenderedPageBreak/>
              <w:t>Communication/Media</w:t>
            </w:r>
          </w:p>
        </w:tc>
        <w:tc>
          <w:tcPr>
            <w:tcW w:w="1843" w:type="dxa"/>
          </w:tcPr>
          <w:p w14:paraId="095593F9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1843" w:type="dxa"/>
          </w:tcPr>
          <w:p w14:paraId="331A7294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3</w:t>
            </w:r>
          </w:p>
        </w:tc>
      </w:tr>
      <w:tr w:rsidR="00AA1CA1" w14:paraId="2CB93957" w14:textId="77777777" w:rsidTr="00C8613B">
        <w:tc>
          <w:tcPr>
            <w:tcW w:w="1912" w:type="dxa"/>
            <w:vMerge/>
          </w:tcPr>
          <w:p w14:paraId="59E4265F" w14:textId="77777777" w:rsidR="00AA1CA1" w:rsidRPr="00866DC7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20A0FEF4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Community</w:t>
            </w:r>
          </w:p>
        </w:tc>
        <w:tc>
          <w:tcPr>
            <w:tcW w:w="1843" w:type="dxa"/>
          </w:tcPr>
          <w:p w14:paraId="5B619475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1843" w:type="dxa"/>
          </w:tcPr>
          <w:p w14:paraId="498920B9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3</w:t>
            </w:r>
          </w:p>
        </w:tc>
      </w:tr>
      <w:tr w:rsidR="00AA1CA1" w14:paraId="4602FB41" w14:textId="77777777" w:rsidTr="00C8613B">
        <w:tc>
          <w:tcPr>
            <w:tcW w:w="1912" w:type="dxa"/>
            <w:vMerge/>
          </w:tcPr>
          <w:p w14:paraId="58D99A2B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663" w:type="dxa"/>
          </w:tcPr>
          <w:p w14:paraId="2EFC3C1D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Costs: Financial</w:t>
            </w:r>
          </w:p>
        </w:tc>
        <w:tc>
          <w:tcPr>
            <w:tcW w:w="1843" w:type="dxa"/>
          </w:tcPr>
          <w:p w14:paraId="1D9AEBDF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843" w:type="dxa"/>
          </w:tcPr>
          <w:p w14:paraId="5B577A7D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1</w:t>
            </w:r>
          </w:p>
        </w:tc>
      </w:tr>
      <w:tr w:rsidR="00AA1CA1" w14:paraId="4006D347" w14:textId="77777777" w:rsidTr="00C8613B">
        <w:tc>
          <w:tcPr>
            <w:tcW w:w="1912" w:type="dxa"/>
            <w:vMerge/>
          </w:tcPr>
          <w:p w14:paraId="7B6DD163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663" w:type="dxa"/>
          </w:tcPr>
          <w:p w14:paraId="3F06CEEE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Design of the Vaccination Program/Mode of Delivery</w:t>
            </w:r>
          </w:p>
        </w:tc>
        <w:tc>
          <w:tcPr>
            <w:tcW w:w="1843" w:type="dxa"/>
          </w:tcPr>
          <w:p w14:paraId="033D65FE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843" w:type="dxa"/>
          </w:tcPr>
          <w:p w14:paraId="657E7978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20</w:t>
            </w:r>
          </w:p>
        </w:tc>
      </w:tr>
      <w:tr w:rsidR="00AA1CA1" w14:paraId="38C5FF02" w14:textId="77777777" w:rsidTr="00C8613B">
        <w:tc>
          <w:tcPr>
            <w:tcW w:w="1912" w:type="dxa"/>
            <w:vMerge/>
          </w:tcPr>
          <w:p w14:paraId="60E41DBD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663" w:type="dxa"/>
          </w:tcPr>
          <w:p w14:paraId="2A55B86C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Free Will vs Obligation</w:t>
            </w:r>
          </w:p>
        </w:tc>
        <w:tc>
          <w:tcPr>
            <w:tcW w:w="1843" w:type="dxa"/>
          </w:tcPr>
          <w:p w14:paraId="3590DC21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1843" w:type="dxa"/>
          </w:tcPr>
          <w:p w14:paraId="1159B01D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28</w:t>
            </w:r>
          </w:p>
        </w:tc>
      </w:tr>
      <w:tr w:rsidR="00AA1CA1" w14:paraId="20BAFAAA" w14:textId="77777777" w:rsidTr="00C8613B">
        <w:tc>
          <w:tcPr>
            <w:tcW w:w="1912" w:type="dxa"/>
            <w:vMerge/>
          </w:tcPr>
          <w:p w14:paraId="1ED4CB97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663" w:type="dxa"/>
          </w:tcPr>
          <w:p w14:paraId="64932DDB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Influential Leaders, Immunization Program Gatekeepers and Anti- or Pro-Vaccination Lobbies</w:t>
            </w:r>
          </w:p>
        </w:tc>
        <w:tc>
          <w:tcPr>
            <w:tcW w:w="1843" w:type="dxa"/>
          </w:tcPr>
          <w:p w14:paraId="7D5307C4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1843" w:type="dxa"/>
          </w:tcPr>
          <w:p w14:paraId="755DE8E7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EBCEC1E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13</w:t>
            </w:r>
          </w:p>
        </w:tc>
      </w:tr>
      <w:tr w:rsidR="00AA1CA1" w14:paraId="383C0089" w14:textId="77777777" w:rsidTr="00C8613B">
        <w:tc>
          <w:tcPr>
            <w:tcW w:w="1912" w:type="dxa"/>
            <w:vMerge/>
          </w:tcPr>
          <w:p w14:paraId="402F1556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69526C51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Logistics</w:t>
            </w:r>
          </w:p>
        </w:tc>
        <w:tc>
          <w:tcPr>
            <w:tcW w:w="1843" w:type="dxa"/>
          </w:tcPr>
          <w:p w14:paraId="1A1244BB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843" w:type="dxa"/>
          </w:tcPr>
          <w:p w14:paraId="49E38396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17</w:t>
            </w:r>
          </w:p>
        </w:tc>
      </w:tr>
      <w:tr w:rsidR="00AA1CA1" w14:paraId="7F793537" w14:textId="77777777" w:rsidTr="00C8613B">
        <w:tc>
          <w:tcPr>
            <w:tcW w:w="1912" w:type="dxa"/>
            <w:vMerge/>
          </w:tcPr>
          <w:p w14:paraId="70ED68F3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5EE022AB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Peer Pressure</w:t>
            </w:r>
          </w:p>
        </w:tc>
        <w:tc>
          <w:tcPr>
            <w:tcW w:w="1843" w:type="dxa"/>
          </w:tcPr>
          <w:p w14:paraId="579EE5A4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843" w:type="dxa"/>
          </w:tcPr>
          <w:p w14:paraId="05DCB786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1</w:t>
            </w:r>
          </w:p>
        </w:tc>
      </w:tr>
      <w:tr w:rsidR="00AA1CA1" w14:paraId="20D3E471" w14:textId="77777777" w:rsidTr="00C8613B">
        <w:tc>
          <w:tcPr>
            <w:tcW w:w="1912" w:type="dxa"/>
            <w:vMerge/>
          </w:tcPr>
          <w:p w14:paraId="67FB7F41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364DDF9E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Religion/Culture/Gender/SES</w:t>
            </w:r>
          </w:p>
        </w:tc>
        <w:tc>
          <w:tcPr>
            <w:tcW w:w="1843" w:type="dxa"/>
          </w:tcPr>
          <w:p w14:paraId="648885AA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843" w:type="dxa"/>
          </w:tcPr>
          <w:p w14:paraId="647CBFB8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6</w:t>
            </w:r>
          </w:p>
        </w:tc>
      </w:tr>
      <w:tr w:rsidR="00AA1CA1" w14:paraId="191CF6E2" w14:textId="77777777" w:rsidTr="00C8613B">
        <w:tc>
          <w:tcPr>
            <w:tcW w:w="1912" w:type="dxa"/>
            <w:vMerge/>
          </w:tcPr>
          <w:p w14:paraId="7BEF7A6B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2D3863FE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The Strength of the Recommendation and/or Knowledge Base and/or Attitude of Healthcare Professionals</w:t>
            </w:r>
          </w:p>
        </w:tc>
        <w:tc>
          <w:tcPr>
            <w:tcW w:w="1843" w:type="dxa"/>
          </w:tcPr>
          <w:p w14:paraId="6760CA55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1843" w:type="dxa"/>
          </w:tcPr>
          <w:p w14:paraId="073F0E87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11</w:t>
            </w:r>
          </w:p>
        </w:tc>
      </w:tr>
      <w:tr w:rsidR="00AA1CA1" w14:paraId="4B3D3F29" w14:textId="77777777" w:rsidTr="00C8613B">
        <w:tc>
          <w:tcPr>
            <w:tcW w:w="1912" w:type="dxa"/>
            <w:vMerge/>
          </w:tcPr>
          <w:p w14:paraId="07380B88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0C1F0234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Trust in the Healthcare Systems and Healthcare Providers</w:t>
            </w:r>
          </w:p>
        </w:tc>
        <w:tc>
          <w:tcPr>
            <w:tcW w:w="1843" w:type="dxa"/>
          </w:tcPr>
          <w:p w14:paraId="1CA4354C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1843" w:type="dxa"/>
          </w:tcPr>
          <w:p w14:paraId="629D651F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17</w:t>
            </w:r>
          </w:p>
        </w:tc>
      </w:tr>
      <w:tr w:rsidR="00AA1CA1" w14:paraId="184B1D46" w14:textId="77777777" w:rsidTr="00C8613B">
        <w:tc>
          <w:tcPr>
            <w:tcW w:w="1912" w:type="dxa"/>
            <w:vMerge/>
          </w:tcPr>
          <w:p w14:paraId="07ACED20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1011A750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Turnover</w:t>
            </w:r>
          </w:p>
        </w:tc>
        <w:tc>
          <w:tcPr>
            <w:tcW w:w="1843" w:type="dxa"/>
          </w:tcPr>
          <w:p w14:paraId="104C74DE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843" w:type="dxa"/>
          </w:tcPr>
          <w:p w14:paraId="602C2317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6</w:t>
            </w:r>
          </w:p>
        </w:tc>
      </w:tr>
      <w:tr w:rsidR="00AA1CA1" w14:paraId="4EEE2DE1" w14:textId="77777777" w:rsidTr="00C8613B">
        <w:tc>
          <w:tcPr>
            <w:tcW w:w="1912" w:type="dxa"/>
            <w:vMerge w:val="restart"/>
          </w:tcPr>
          <w:p w14:paraId="14AEB9D5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23CB1190">
              <w:rPr>
                <w:rFonts w:ascii="Arial" w:hAnsi="Arial" w:cs="Arial"/>
                <w:b/>
                <w:bCs/>
                <w:sz w:val="24"/>
                <w:szCs w:val="24"/>
              </w:rPr>
              <w:t>Personal Views on Vaccination/ Personal Choice</w:t>
            </w:r>
          </w:p>
          <w:p w14:paraId="0E1BEB16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60166223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Beliefs, attitudes about health and prevention</w:t>
            </w:r>
          </w:p>
        </w:tc>
        <w:tc>
          <w:tcPr>
            <w:tcW w:w="1843" w:type="dxa"/>
          </w:tcPr>
          <w:p w14:paraId="55BFCCED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843" w:type="dxa"/>
          </w:tcPr>
          <w:p w14:paraId="3A2595BC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19</w:t>
            </w:r>
          </w:p>
        </w:tc>
      </w:tr>
      <w:tr w:rsidR="00AA1CA1" w14:paraId="45516A10" w14:textId="77777777" w:rsidTr="00C8613B">
        <w:tc>
          <w:tcPr>
            <w:tcW w:w="1912" w:type="dxa"/>
            <w:vMerge/>
          </w:tcPr>
          <w:p w14:paraId="2262EFC0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48945884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Communication/Media</w:t>
            </w:r>
          </w:p>
        </w:tc>
        <w:tc>
          <w:tcPr>
            <w:tcW w:w="1843" w:type="dxa"/>
          </w:tcPr>
          <w:p w14:paraId="7E148987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1843" w:type="dxa"/>
          </w:tcPr>
          <w:p w14:paraId="74ED0E7B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3</w:t>
            </w:r>
          </w:p>
        </w:tc>
      </w:tr>
      <w:tr w:rsidR="00AA1CA1" w14:paraId="2453F606" w14:textId="77777777" w:rsidTr="00C8613B">
        <w:tc>
          <w:tcPr>
            <w:tcW w:w="1912" w:type="dxa"/>
            <w:vMerge/>
          </w:tcPr>
          <w:p w14:paraId="5F5EB882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4FD9451E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Community</w:t>
            </w:r>
          </w:p>
        </w:tc>
        <w:tc>
          <w:tcPr>
            <w:tcW w:w="1843" w:type="dxa"/>
          </w:tcPr>
          <w:p w14:paraId="5D3D6D55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1843" w:type="dxa"/>
          </w:tcPr>
          <w:p w14:paraId="18984321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3</w:t>
            </w:r>
          </w:p>
        </w:tc>
      </w:tr>
      <w:tr w:rsidR="00AA1CA1" w14:paraId="2A0BA4AF" w14:textId="77777777" w:rsidTr="00C8613B">
        <w:tc>
          <w:tcPr>
            <w:tcW w:w="1912" w:type="dxa"/>
            <w:vMerge/>
          </w:tcPr>
          <w:p w14:paraId="4411FE06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014B0EB7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Free Will vs. Obligation</w:t>
            </w:r>
          </w:p>
        </w:tc>
        <w:tc>
          <w:tcPr>
            <w:tcW w:w="1843" w:type="dxa"/>
          </w:tcPr>
          <w:p w14:paraId="3780307D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1843" w:type="dxa"/>
          </w:tcPr>
          <w:p w14:paraId="4BD0F31E" w14:textId="77777777" w:rsidR="00AA1CA1" w:rsidRPr="39278075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39278075">
              <w:rPr>
                <w:rFonts w:ascii="Arial" w:hAnsi="Arial" w:cs="Arial"/>
                <w:color w:val="000000" w:themeColor="text1"/>
                <w:sz w:val="24"/>
                <w:szCs w:val="24"/>
              </w:rPr>
              <w:t>28</w:t>
            </w:r>
          </w:p>
        </w:tc>
      </w:tr>
      <w:tr w:rsidR="00AA1CA1" w14:paraId="0D40E2CE" w14:textId="77777777" w:rsidTr="00C8613B">
        <w:tc>
          <w:tcPr>
            <w:tcW w:w="1912" w:type="dxa"/>
            <w:vMerge/>
          </w:tcPr>
          <w:p w14:paraId="1BB99ECD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3B0DCE0E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Immunization: Social Norm vs. Not Needed</w:t>
            </w:r>
          </w:p>
        </w:tc>
        <w:tc>
          <w:tcPr>
            <w:tcW w:w="1843" w:type="dxa"/>
          </w:tcPr>
          <w:p w14:paraId="1BA6AFAD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1843" w:type="dxa"/>
          </w:tcPr>
          <w:p w14:paraId="64AE495A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3</w:t>
            </w:r>
          </w:p>
        </w:tc>
      </w:tr>
      <w:tr w:rsidR="00AA1CA1" w14:paraId="327D28C3" w14:textId="77777777" w:rsidTr="00C8613B">
        <w:tc>
          <w:tcPr>
            <w:tcW w:w="1912" w:type="dxa"/>
            <w:vMerge/>
          </w:tcPr>
          <w:p w14:paraId="0D49BBE6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60BA2FD5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Influential Leaders, Immunization Program Gatekeepers and Anti- or Pro-Vaccination Lobbies</w:t>
            </w:r>
          </w:p>
        </w:tc>
        <w:tc>
          <w:tcPr>
            <w:tcW w:w="1843" w:type="dxa"/>
          </w:tcPr>
          <w:p w14:paraId="61C9F0F1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1843" w:type="dxa"/>
          </w:tcPr>
          <w:p w14:paraId="1B2D4357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5</w:t>
            </w:r>
          </w:p>
        </w:tc>
      </w:tr>
      <w:tr w:rsidR="00AA1CA1" w14:paraId="7F6D1A9F" w14:textId="77777777" w:rsidTr="00C8613B">
        <w:tc>
          <w:tcPr>
            <w:tcW w:w="1912" w:type="dxa"/>
            <w:vMerge/>
          </w:tcPr>
          <w:p w14:paraId="0691979C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1A71FC30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Introduction of a New Vaccine</w:t>
            </w:r>
          </w:p>
        </w:tc>
        <w:tc>
          <w:tcPr>
            <w:tcW w:w="1843" w:type="dxa"/>
          </w:tcPr>
          <w:p w14:paraId="21E47FFA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843" w:type="dxa"/>
          </w:tcPr>
          <w:p w14:paraId="560E58AF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2</w:t>
            </w:r>
          </w:p>
        </w:tc>
      </w:tr>
      <w:tr w:rsidR="00AA1CA1" w14:paraId="0220BC5B" w14:textId="77777777" w:rsidTr="00C8613B">
        <w:tc>
          <w:tcPr>
            <w:tcW w:w="1912" w:type="dxa"/>
            <w:vMerge/>
          </w:tcPr>
          <w:p w14:paraId="17A338EE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6BCBBCFA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Peer Communication</w:t>
            </w:r>
          </w:p>
        </w:tc>
        <w:tc>
          <w:tcPr>
            <w:tcW w:w="1843" w:type="dxa"/>
          </w:tcPr>
          <w:p w14:paraId="021DBDB5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843" w:type="dxa"/>
          </w:tcPr>
          <w:p w14:paraId="4A037809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0</w:t>
            </w:r>
          </w:p>
        </w:tc>
      </w:tr>
      <w:tr w:rsidR="00AA1CA1" w14:paraId="5A1173EA" w14:textId="77777777" w:rsidTr="00C8613B">
        <w:tc>
          <w:tcPr>
            <w:tcW w:w="1912" w:type="dxa"/>
            <w:vMerge/>
          </w:tcPr>
          <w:p w14:paraId="3CE69353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74AEADB2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Peer Pressure</w:t>
            </w:r>
          </w:p>
        </w:tc>
        <w:tc>
          <w:tcPr>
            <w:tcW w:w="1843" w:type="dxa"/>
          </w:tcPr>
          <w:p w14:paraId="6C4A6EA3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843" w:type="dxa"/>
          </w:tcPr>
          <w:p w14:paraId="7E834F7C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0E8D3406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</w:t>
            </w:r>
          </w:p>
        </w:tc>
      </w:tr>
      <w:tr w:rsidR="00AA1CA1" w14:paraId="641C6F70" w14:textId="77777777" w:rsidTr="00C8613B">
        <w:tc>
          <w:tcPr>
            <w:tcW w:w="1912" w:type="dxa"/>
            <w:vMerge/>
          </w:tcPr>
          <w:p w14:paraId="6A98B883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7FEB77FE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Personal, Family and/or Community Members’ Experiences with Vaccination, Including Pain</w:t>
            </w:r>
          </w:p>
        </w:tc>
        <w:tc>
          <w:tcPr>
            <w:tcW w:w="1843" w:type="dxa"/>
          </w:tcPr>
          <w:p w14:paraId="07673587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843" w:type="dxa"/>
          </w:tcPr>
          <w:p w14:paraId="1D7D1F09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2</w:t>
            </w:r>
          </w:p>
        </w:tc>
      </w:tr>
      <w:tr w:rsidR="00AA1CA1" w14:paraId="74E6834E" w14:textId="77777777" w:rsidTr="00C8613B">
        <w:tc>
          <w:tcPr>
            <w:tcW w:w="1912" w:type="dxa"/>
            <w:vMerge/>
          </w:tcPr>
          <w:p w14:paraId="31EC0D5B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47C92497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Policies/Politics</w:t>
            </w:r>
          </w:p>
        </w:tc>
        <w:tc>
          <w:tcPr>
            <w:tcW w:w="1843" w:type="dxa"/>
          </w:tcPr>
          <w:p w14:paraId="0A8D881B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843" w:type="dxa"/>
          </w:tcPr>
          <w:p w14:paraId="72AB1FB7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29EC9A41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2</w:t>
            </w:r>
          </w:p>
        </w:tc>
      </w:tr>
      <w:tr w:rsidR="00AA1CA1" w14:paraId="13D0F712" w14:textId="77777777" w:rsidTr="00C8613B">
        <w:tc>
          <w:tcPr>
            <w:tcW w:w="1912" w:type="dxa"/>
            <w:vMerge/>
          </w:tcPr>
          <w:p w14:paraId="4A48436B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514F31EB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Reliability/Source of the Vaccine</w:t>
            </w:r>
          </w:p>
        </w:tc>
        <w:tc>
          <w:tcPr>
            <w:tcW w:w="1843" w:type="dxa"/>
          </w:tcPr>
          <w:p w14:paraId="663ADA3D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1843" w:type="dxa"/>
          </w:tcPr>
          <w:p w14:paraId="7AD33624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0</w:t>
            </w:r>
          </w:p>
        </w:tc>
      </w:tr>
      <w:tr w:rsidR="00AA1CA1" w14:paraId="1E1844EA" w14:textId="77777777" w:rsidTr="00C8613B">
        <w:tc>
          <w:tcPr>
            <w:tcW w:w="1912" w:type="dxa"/>
            <w:vMerge/>
          </w:tcPr>
          <w:p w14:paraId="52A327E8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583EDC3A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087DCD">
              <w:rPr>
                <w:rFonts w:ascii="Arial" w:hAnsi="Arial" w:cs="Arial"/>
                <w:sz w:val="24"/>
                <w:szCs w:val="24"/>
              </w:rPr>
              <w:t>Religion/Culture/ Gender/SES</w:t>
            </w:r>
          </w:p>
        </w:tc>
        <w:tc>
          <w:tcPr>
            <w:tcW w:w="1843" w:type="dxa"/>
          </w:tcPr>
          <w:p w14:paraId="7E937AF4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843" w:type="dxa"/>
          </w:tcPr>
          <w:p w14:paraId="7AE0D354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6</w:t>
            </w:r>
          </w:p>
        </w:tc>
      </w:tr>
      <w:tr w:rsidR="00AA1CA1" w14:paraId="5F2A26BC" w14:textId="77777777" w:rsidTr="00C8613B">
        <w:tc>
          <w:tcPr>
            <w:tcW w:w="1912" w:type="dxa"/>
            <w:vMerge/>
          </w:tcPr>
          <w:p w14:paraId="2418812D" w14:textId="77777777" w:rsidR="00AA1CA1" w:rsidRPr="000C46F0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5B206FB7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Risk/Benefit (Perceived/Heuristic)</w:t>
            </w:r>
          </w:p>
        </w:tc>
        <w:tc>
          <w:tcPr>
            <w:tcW w:w="1843" w:type="dxa"/>
          </w:tcPr>
          <w:p w14:paraId="066AAD8E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843" w:type="dxa"/>
          </w:tcPr>
          <w:p w14:paraId="4590CD8B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24</w:t>
            </w:r>
          </w:p>
        </w:tc>
      </w:tr>
      <w:tr w:rsidR="00AA1CA1" w14:paraId="29CDDA43" w14:textId="77777777" w:rsidTr="00C8613B">
        <w:tc>
          <w:tcPr>
            <w:tcW w:w="1912" w:type="dxa"/>
            <w:vMerge/>
          </w:tcPr>
          <w:p w14:paraId="6F1CE0F2" w14:textId="77777777" w:rsidR="00AA1CA1" w:rsidRPr="000C46F0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41EE9E46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Risk/Benefit (Epidemiological and Scientific Evidence)</w:t>
            </w:r>
          </w:p>
        </w:tc>
        <w:tc>
          <w:tcPr>
            <w:tcW w:w="1843" w:type="dxa"/>
          </w:tcPr>
          <w:p w14:paraId="7A3AAEBB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843" w:type="dxa"/>
          </w:tcPr>
          <w:p w14:paraId="384E2AD4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9</w:t>
            </w:r>
          </w:p>
        </w:tc>
      </w:tr>
      <w:tr w:rsidR="00AA1CA1" w14:paraId="4EC8F40F" w14:textId="77777777" w:rsidTr="00C8613B">
        <w:tc>
          <w:tcPr>
            <w:tcW w:w="1912" w:type="dxa"/>
            <w:vMerge/>
          </w:tcPr>
          <w:p w14:paraId="593B0E9C" w14:textId="77777777" w:rsidR="00AA1CA1" w:rsidRPr="000C46F0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49AC6172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The Strength of the Recommendation and/or Knowledge Base and/or Attitude of Healthcare Professionals</w:t>
            </w:r>
          </w:p>
        </w:tc>
        <w:tc>
          <w:tcPr>
            <w:tcW w:w="1843" w:type="dxa"/>
          </w:tcPr>
          <w:p w14:paraId="75232608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1843" w:type="dxa"/>
          </w:tcPr>
          <w:p w14:paraId="6076F604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1</w:t>
            </w:r>
          </w:p>
        </w:tc>
      </w:tr>
      <w:tr w:rsidR="00AA1CA1" w14:paraId="1D0FB03E" w14:textId="77777777" w:rsidTr="00C8613B">
        <w:tc>
          <w:tcPr>
            <w:tcW w:w="1912" w:type="dxa"/>
            <w:vMerge/>
          </w:tcPr>
          <w:p w14:paraId="0E47BFEA" w14:textId="77777777" w:rsidR="00AA1CA1" w:rsidRPr="000C46F0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719A2D07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Trust in the Healthcare System and Healthcare Providers</w:t>
            </w:r>
          </w:p>
        </w:tc>
        <w:tc>
          <w:tcPr>
            <w:tcW w:w="1843" w:type="dxa"/>
          </w:tcPr>
          <w:p w14:paraId="42BE4826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1843" w:type="dxa"/>
          </w:tcPr>
          <w:p w14:paraId="18E2B525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4</w:t>
            </w:r>
          </w:p>
          <w:p w14:paraId="4C4C1007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  <w:tr w:rsidR="00AA1CA1" w14:paraId="2462A53F" w14:textId="77777777" w:rsidTr="00C8613B">
        <w:tc>
          <w:tcPr>
            <w:tcW w:w="1912" w:type="dxa"/>
            <w:vMerge w:val="restart"/>
          </w:tcPr>
          <w:p w14:paraId="7DE8E9E0" w14:textId="77777777" w:rsidR="00AA1CA1" w:rsidRPr="00C00763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Need for Jail Vaccine Protocol Modifications</w:t>
            </w:r>
          </w:p>
          <w:p w14:paraId="6B612EC8" w14:textId="77777777" w:rsidR="00AA1CA1" w:rsidRPr="00C00763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0A4CAAF7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Benchmarking: external comparisons</w:t>
            </w:r>
          </w:p>
        </w:tc>
        <w:tc>
          <w:tcPr>
            <w:tcW w:w="1843" w:type="dxa"/>
          </w:tcPr>
          <w:p w14:paraId="3A478665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1843" w:type="dxa"/>
          </w:tcPr>
          <w:p w14:paraId="64FBA12A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7</w:t>
            </w:r>
          </w:p>
        </w:tc>
      </w:tr>
      <w:tr w:rsidR="00AA1CA1" w14:paraId="50C1C642" w14:textId="77777777" w:rsidTr="00C8613B">
        <w:tc>
          <w:tcPr>
            <w:tcW w:w="1912" w:type="dxa"/>
            <w:vMerge/>
          </w:tcPr>
          <w:p w14:paraId="776A2552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3E26A6E9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Benchmarking: internal comparisons</w:t>
            </w:r>
          </w:p>
        </w:tc>
        <w:tc>
          <w:tcPr>
            <w:tcW w:w="1843" w:type="dxa"/>
          </w:tcPr>
          <w:p w14:paraId="6BDE16AD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843" w:type="dxa"/>
          </w:tcPr>
          <w:p w14:paraId="4218E97A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1</w:t>
            </w:r>
          </w:p>
        </w:tc>
      </w:tr>
      <w:tr w:rsidR="00AA1CA1" w14:paraId="51164F15" w14:textId="77777777" w:rsidTr="00C8613B">
        <w:tc>
          <w:tcPr>
            <w:tcW w:w="1912" w:type="dxa"/>
            <w:vMerge/>
          </w:tcPr>
          <w:p w14:paraId="34DFC31F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074D3A62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Complacency vs. Aspiration</w:t>
            </w:r>
          </w:p>
        </w:tc>
        <w:tc>
          <w:tcPr>
            <w:tcW w:w="1843" w:type="dxa"/>
          </w:tcPr>
          <w:p w14:paraId="38C564F8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1843" w:type="dxa"/>
          </w:tcPr>
          <w:p w14:paraId="07BF4DBF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39</w:t>
            </w:r>
          </w:p>
        </w:tc>
      </w:tr>
      <w:tr w:rsidR="00AA1CA1" w14:paraId="2519B995" w14:textId="77777777" w:rsidTr="00C8613B">
        <w:tc>
          <w:tcPr>
            <w:tcW w:w="1912" w:type="dxa"/>
            <w:vMerge/>
          </w:tcPr>
          <w:p w14:paraId="5FE4C965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670F0FB1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Design of the Vaccination Program/Mode of Delivery</w:t>
            </w:r>
          </w:p>
        </w:tc>
        <w:tc>
          <w:tcPr>
            <w:tcW w:w="1843" w:type="dxa"/>
          </w:tcPr>
          <w:p w14:paraId="47D9D7A3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843" w:type="dxa"/>
          </w:tcPr>
          <w:p w14:paraId="0B3255FE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20</w:t>
            </w:r>
          </w:p>
        </w:tc>
      </w:tr>
      <w:tr w:rsidR="00AA1CA1" w14:paraId="64A322D1" w14:textId="77777777" w:rsidTr="00C8613B">
        <w:tc>
          <w:tcPr>
            <w:tcW w:w="1912" w:type="dxa"/>
            <w:vMerge/>
          </w:tcPr>
          <w:p w14:paraId="66F14778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514FA53A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Logistics</w:t>
            </w:r>
          </w:p>
        </w:tc>
        <w:tc>
          <w:tcPr>
            <w:tcW w:w="1843" w:type="dxa"/>
          </w:tcPr>
          <w:p w14:paraId="77828BB7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843" w:type="dxa"/>
          </w:tcPr>
          <w:p w14:paraId="6636F007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17</w:t>
            </w:r>
          </w:p>
        </w:tc>
      </w:tr>
      <w:tr w:rsidR="00AA1CA1" w14:paraId="57B30833" w14:textId="77777777" w:rsidTr="00C8613B">
        <w:tc>
          <w:tcPr>
            <w:tcW w:w="1912" w:type="dxa"/>
            <w:vMerge/>
          </w:tcPr>
          <w:p w14:paraId="617BA9CE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3663" w:type="dxa"/>
          </w:tcPr>
          <w:p w14:paraId="602E23AB" w14:textId="77777777" w:rsidR="00AA1CA1" w:rsidRDefault="00AA1CA1" w:rsidP="00C8613B">
            <w:pPr>
              <w:spacing w:line="276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23CB1190">
              <w:rPr>
                <w:rFonts w:ascii="Arial" w:hAnsi="Arial" w:cs="Arial"/>
                <w:sz w:val="24"/>
                <w:szCs w:val="24"/>
              </w:rPr>
              <w:t>Policies/Politics</w:t>
            </w:r>
          </w:p>
        </w:tc>
        <w:tc>
          <w:tcPr>
            <w:tcW w:w="1843" w:type="dxa"/>
          </w:tcPr>
          <w:p w14:paraId="651B3D2C" w14:textId="77777777" w:rsidR="00AA1CA1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23087DCD">
              <w:rPr>
                <w:rFonts w:ascii="Arial" w:hAnsi="Arial" w:cs="Arial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843" w:type="dxa"/>
          </w:tcPr>
          <w:p w14:paraId="6106A9F5" w14:textId="77777777" w:rsidR="00AA1CA1" w:rsidRPr="23087DCD" w:rsidRDefault="00AA1CA1" w:rsidP="00C8613B">
            <w:pPr>
              <w:jc w:val="center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2</w:t>
            </w:r>
          </w:p>
        </w:tc>
      </w:tr>
    </w:tbl>
    <w:p w14:paraId="0A4E7176" w14:textId="77777777" w:rsidR="00AA1CA1" w:rsidRDefault="00AA1CA1" w:rsidP="00AA1CA1">
      <w:pPr>
        <w:spacing w:before="240" w:after="60"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Legend:</w:t>
      </w:r>
    </w:p>
    <w:p w14:paraId="7E6362AD" w14:textId="77777777" w:rsidR="00AA1CA1" w:rsidRPr="00A27FDC" w:rsidRDefault="00AA1CA1" w:rsidP="00AA1CA1">
      <w:pPr>
        <w:pStyle w:val="ListParagraph"/>
        <w:numPr>
          <w:ilvl w:val="1"/>
          <w:numId w:val="1"/>
        </w:numPr>
        <w:spacing w:before="240" w:after="60"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Cs/>
          <w:sz w:val="24"/>
          <w:szCs w:val="24"/>
        </w:rPr>
        <w:t>SES: socioeconomic status</w:t>
      </w:r>
    </w:p>
    <w:p w14:paraId="0CF3707C" w14:textId="342E8E73" w:rsidR="00864BE4" w:rsidRDefault="00864BE4" w:rsidP="00AA1CA1"/>
    <w:sectPr w:rsidR="00864B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08B49BB"/>
    <w:multiLevelType w:val="hybridMultilevel"/>
    <w:tmpl w:val="981AA45E"/>
    <w:lvl w:ilvl="0" w:tplc="E4460130">
      <w:start w:val="1"/>
      <w:numFmt w:val="bullet"/>
      <w:lvlText w:val=""/>
      <w:lvlJc w:val="left"/>
      <w:pPr>
        <w:ind w:left="360" w:hanging="360"/>
      </w:pPr>
      <w:rPr>
        <w:rFonts w:ascii="Symbol" w:eastAsia="Palatino Linotype" w:hAnsi="Symbol" w:cs="Aria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203464429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1CA1"/>
    <w:rsid w:val="001B0B62"/>
    <w:rsid w:val="002920FE"/>
    <w:rsid w:val="0066498F"/>
    <w:rsid w:val="006E1B4E"/>
    <w:rsid w:val="00864BE4"/>
    <w:rsid w:val="00AA1CA1"/>
    <w:rsid w:val="00AD5774"/>
    <w:rsid w:val="00C97DDF"/>
    <w:rsid w:val="00F067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28795BF"/>
  <w15:chartTrackingRefBased/>
  <w15:docId w15:val="{11BEE079-C6D2-1441-8C77-5189756DF9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1CA1"/>
    <w:pPr>
      <w:spacing w:line="260" w:lineRule="atLeast"/>
      <w:jc w:val="both"/>
    </w:pPr>
    <w:rPr>
      <w:rFonts w:ascii="Palatino Linotype" w:eastAsia="Palatino Linotype" w:hAnsi="Palatino Linotype" w:cs="Palatino Linotype"/>
      <w:noProof/>
      <w:color w:val="00000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A1CA1"/>
    <w:pPr>
      <w:spacing w:line="260" w:lineRule="atLeast"/>
      <w:jc w:val="both"/>
    </w:pPr>
    <w:rPr>
      <w:rFonts w:ascii="Palatino Linotype" w:eastAsia="Palatino Linotype" w:hAnsi="Palatino Linotype" w:cs="Palatino Linotype"/>
      <w:color w:val="00000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A1CA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2857</Words>
  <Characters>16289</Characters>
  <Application>Microsoft Office Word</Application>
  <DocSecurity>0</DocSecurity>
  <Lines>135</Lines>
  <Paragraphs>38</Paragraphs>
  <ScaleCrop>false</ScaleCrop>
  <Company/>
  <LinksUpToDate>false</LinksUpToDate>
  <CharactersWithSpaces>19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sarino, Nicole</dc:creator>
  <cp:keywords/>
  <dc:description/>
  <cp:lastModifiedBy>Cassarino, Nicole</cp:lastModifiedBy>
  <cp:revision>2</cp:revision>
  <dcterms:created xsi:type="dcterms:W3CDTF">2022-07-29T00:03:00Z</dcterms:created>
  <dcterms:modified xsi:type="dcterms:W3CDTF">2022-07-29T00:03:00Z</dcterms:modified>
</cp:coreProperties>
</file>